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r>
        <w:t>Data Analysis and Power Simulations with General Linear Mixed Modelling for Psychophysical Data – A Practical R- and Julia-Based Guide</w:t>
      </w:r>
    </w:p>
    <w:p w14:paraId="310DD95D" w14:textId="77777777" w:rsidR="007002AE" w:rsidRDefault="007002AE" w:rsidP="007002AE">
      <w:pPr>
        <w:pStyle w:val="Heading1"/>
        <w:jc w:val="both"/>
      </w:pPr>
    </w:p>
    <w:p w14:paraId="7B5890E9" w14:textId="77777777" w:rsidR="007002AE" w:rsidRDefault="007002AE" w:rsidP="007002AE">
      <w:pPr>
        <w:pStyle w:val="Heading1"/>
        <w:jc w:val="both"/>
      </w:pPr>
      <w:r>
        <w:t>Introduction</w:t>
      </w:r>
    </w:p>
    <w:p w14:paraId="7A33BA22" w14:textId="63D77EBE" w:rsidR="00DB27F6" w:rsidRDefault="007002AE" w:rsidP="007002AE">
      <w:pPr>
        <w:jc w:val="both"/>
      </w:pPr>
      <w:r>
        <w:t xml:space="preserve">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w:t>
      </w:r>
      <w:r w:rsidR="00C472AA">
        <w:t xml:space="preserve">and/or with </w:t>
      </w:r>
      <w:r>
        <w:t>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w:t>
      </w:r>
      <w:r w:rsidR="00C472AA">
        <w:t>.</w:t>
      </w:r>
      <w:r>
        <w:t xml:space="preserve">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rsidR="007C2D01">
        <w:t xml:space="preserve"> on the population level</w:t>
      </w:r>
      <w:r w:rsidRPr="00782735">
        <w:t>.</w:t>
      </w:r>
      <w:r>
        <w:t xml:space="preserve"> While this can be a valid approach,</w:t>
      </w:r>
      <w:r w:rsidRPr="00782735">
        <w:t xml:space="preserve"> </w:t>
      </w:r>
      <w:r w:rsidR="007C2D01">
        <w:t>it</w:t>
      </w:r>
      <w:r>
        <w:t xml:space="preserve"> generally</w:t>
      </w:r>
      <w:r w:rsidRPr="00782735">
        <w:t xml:space="preserve"> neglects that each PSE and JND is based on a large number of trials</w:t>
      </w:r>
      <w:r w:rsidR="007C2D01">
        <w:t xml:space="preserve"> and </w:t>
      </w:r>
      <w:r w:rsidRPr="00782735">
        <w:t xml:space="preserve">thus fails to account for the added reliability </w:t>
      </w:r>
      <w:r w:rsidR="00EC3D94">
        <w:t>this provides</w:t>
      </w:r>
      <w:r w:rsidRPr="00782735">
        <w:t xml:space="preserve">. Depending on the experimental design, this </w:t>
      </w:r>
      <w:r w:rsidR="00EC3D94">
        <w:t xml:space="preserve">may </w:t>
      </w:r>
      <w:r w:rsidRPr="00782735">
        <w:t>lead to a loss of statistical power</w:t>
      </w:r>
      <w:r w:rsidR="007C2D01">
        <w:t xml:space="preserve"> and smaller effect may go undetected</w:t>
      </w:r>
      <w:r w:rsidRPr="00782735">
        <w:t>.</w:t>
      </w:r>
      <w:r w:rsidR="007C2D01">
        <w:t xml:space="preserve"> Furthermore, these approaches are prone to neglecting internal structures of the data, which can lead to biased population effect estimates.</w:t>
      </w:r>
      <w:r w:rsidRPr="00782735">
        <w:t xml:space="preserve"> As a solution</w:t>
      </w:r>
      <w:r w:rsidR="007C2D01">
        <w:t xml:space="preserve"> to both problems</w:t>
      </w:r>
      <w:r w:rsidRPr="00782735">
        <w:t xml:space="preserve">, Moscatelli at al. </w:t>
      </w:r>
      <w:r w:rsidR="00EC3D94">
        <w:fldChar w:fldCharType="begin" w:fldLock="1"/>
      </w:r>
      <w:r w:rsidR="008F3E5B">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EC3D94">
        <w:fldChar w:fldCharType="separate"/>
      </w:r>
      <w:r w:rsidR="00EC3D94" w:rsidRPr="00EC3D94">
        <w:rPr>
          <w:noProof/>
        </w:rPr>
        <w:t>(Moscatelli, Mezzetti, &amp; Lacquaniti, 2012)</w:t>
      </w:r>
      <w:r w:rsidR="00EC3D94">
        <w:fldChar w:fldCharType="end"/>
      </w:r>
      <w:r w:rsidR="00EC3D94">
        <w:t xml:space="preserve"> </w:t>
      </w:r>
      <w:r w:rsidRPr="00782735">
        <w:t>have suggested the use of General Linear Mixed Modelling (GLMM). GLMM allows to fit population parameters across all data, while still taking into account that responses within each condition and participant are correlated more strongly than across conditions and participants.</w:t>
      </w:r>
      <w:r w:rsidR="00CD433B">
        <w:t xml:space="preserve"> </w:t>
      </w:r>
      <w:r w:rsidR="007C2D01">
        <w:t>While Moscatelli et al. have provided a thorough introduction to this type of analysis, some specifics of this approach require further investigation. The first part of this manuscript thus uses simulations to answer some of the open questions and provides concrete recommendations for scientists aiming to use this type of analysis.</w:t>
      </w:r>
    </w:p>
    <w:p w14:paraId="074291C9" w14:textId="64D0702E" w:rsidR="00DB27F6" w:rsidRDefault="00E84867" w:rsidP="007002AE">
      <w:pPr>
        <w:jc w:val="both"/>
      </w:pPr>
      <w:r>
        <w:t>While Cognitive Psychology has remained nearly unscathed, t</w:t>
      </w:r>
      <w:r w:rsidR="007C2D01">
        <w:t xml:space="preserve">he replication crisis has shaken parts of </w:t>
      </w:r>
      <w:r>
        <w:t xml:space="preserve">Psychology </w:t>
      </w:r>
      <w:r w:rsidR="007C2D01">
        <w:t xml:space="preserve">to its core </w:t>
      </w:r>
      <w:r w:rsidR="007C2D01">
        <w:fldChar w:fldCharType="begin" w:fldLock="1"/>
      </w:r>
      <w:r w:rsidR="00372F84">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id":"ITEM-2","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2","issue":"1","issued":{"date-parts":[["2001"]]},"page":"149-158","title":"The Desperate Need for Replications","type":"article-journal","volume":"28"},"uris":["http://www.mendeley.com/documents/?uuid=5240fb81-e505-45c4-be9a-da1f7d55d36c"]},{"id":"ITEM-3","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3","issue":"5","issued":{"date-parts":[["2019"]]},"page":"1596-1618","publisher":"Psychonomic Bulletin &amp; Review","title":"Addressing the theory crisis in psychology","type":"article-journal","volume":"26"},"uris":["http://www.mendeley.com/documents/?uuid=a442fe1c-6de3-43f2-a88f-674952e227aa"]}],"mendeley":{"formattedCitation":"(Aarts et al., 2015; Hunter, 2001; Oberauer &amp; Lewandowsky, 2019)","plainTextFormattedCitation":"(Aarts et al., 2015; Hunter, 2001; Oberauer &amp; Lewandowsky, 2019)","previouslyFormattedCitation":"(Aarts et al., 2015; Hunter, 2001; Oberauer &amp; Lewandowsky, 2019)"},"properties":{"noteIndex":0},"schema":"https://github.com/citation-style-language/schema/raw/master/csl-citation.json"}</w:instrText>
      </w:r>
      <w:r w:rsidR="007C2D01">
        <w:fldChar w:fldCharType="separate"/>
      </w:r>
      <w:r w:rsidR="007C2D01" w:rsidRPr="007C2D01">
        <w:rPr>
          <w:noProof/>
        </w:rPr>
        <w:t>(Aarts et al., 2015; Hunter, 2001; Oberauer &amp; Lewandowsky, 2019)</w:t>
      </w:r>
      <w:r w:rsidR="007C2D01">
        <w:fldChar w:fldCharType="end"/>
      </w:r>
      <w:r>
        <w:t>. In response, the need for an open and thorough study planning has been acknowledged much more widely.</w:t>
      </w:r>
      <w:r w:rsidR="007C2D01">
        <w:t xml:space="preserve"> </w:t>
      </w:r>
      <w:r w:rsidR="0065579C">
        <w:t xml:space="preserve">Power analyses are a crucial part of study planning: they provide an idea of how many participants have to be tested in how many trials obtain an adequate probability of detecting an effect, under the assumption that </w:t>
      </w:r>
      <w:r>
        <w:t>there</w:t>
      </w:r>
      <w:r w:rsidR="0065579C">
        <w:t xml:space="preserve"> is a true effect of a given strength. Psychophysical studies generally rely on heuristics when it comes to</w:t>
      </w:r>
      <w:r w:rsidR="008F3E5B">
        <w:t xml:space="preserve"> sample size planning. While this practice may not have the equally pernicious consequences in Cognitive Psychology as in other areas of psychology, replicability rates are still only about 50% in </w:t>
      </w:r>
      <w:r>
        <w:t>this</w:t>
      </w:r>
      <w:r w:rsidR="008F3E5B">
        <w:t xml:space="preserve"> area </w:t>
      </w:r>
      <w:r w:rsidR="008F3E5B">
        <w:fldChar w:fldCharType="begin" w:fldLock="1"/>
      </w:r>
      <w:r w:rsidR="00AB6C49">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8F3E5B">
        <w:fldChar w:fldCharType="separate"/>
      </w:r>
      <w:r w:rsidR="008F3E5B" w:rsidRPr="008F3E5B">
        <w:rPr>
          <w:noProof/>
        </w:rPr>
        <w:t>(Aarts et al., 2015)</w:t>
      </w:r>
      <w:r w:rsidR="008F3E5B">
        <w:fldChar w:fldCharType="end"/>
      </w:r>
      <w:r w:rsidR="008F3E5B">
        <w:t xml:space="preserve">. A more rigorous and principled approach to sample size planning, together with other efforts to increase openness and replicability, could be useful to </w:t>
      </w:r>
      <w:r>
        <w:t>remedy this issue</w:t>
      </w:r>
      <w:r w:rsidR="008F3E5B">
        <w:t xml:space="preserve">. </w:t>
      </w:r>
      <w:r w:rsidR="001514D4">
        <w:t>P</w:t>
      </w:r>
      <w:r w:rsidR="00FC4EBB">
        <w:t xml:space="preserve">ower analyses are </w:t>
      </w:r>
      <w:r w:rsidR="001514D4">
        <w:t xml:space="preserve">slowly </w:t>
      </w:r>
      <w:r w:rsidR="00FC4EBB">
        <w:t xml:space="preserve">becoming more mainstream in other areas, </w:t>
      </w:r>
      <w:r w:rsidR="001514D4">
        <w:t xml:space="preserve">but </w:t>
      </w:r>
      <w:r w:rsidR="00FC4EBB">
        <w:t xml:space="preserve">they still are the exception in the typical psychophysical study. Some general tutorials for power analyses through simulations have been brought forward that are quite easily adaptable to many different designs </w:t>
      </w:r>
      <w:r w:rsidR="00FC4EBB">
        <w:fldChar w:fldCharType="begin" w:fldLock="1"/>
      </w:r>
      <w:r w:rsidR="00FC4EB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FC4EBB">
        <w:fldChar w:fldCharType="separate"/>
      </w:r>
      <w:r w:rsidR="00FC4EBB" w:rsidRPr="00DD007B">
        <w:rPr>
          <w:noProof/>
        </w:rPr>
        <w:t>(Debruine &amp; Barr, 2019; Kumle, Võ, &amp; Draschkow, 2020)</w:t>
      </w:r>
      <w:r w:rsidR="00FC4EBB">
        <w:fldChar w:fldCharType="end"/>
      </w:r>
      <w:r w:rsidR="00FC4EBB">
        <w:t xml:space="preserve">. Based on Linear Mixed Modelling, these take into account complex data structures </w:t>
      </w:r>
      <w:r w:rsidR="00FC4EBB">
        <w:lastRenderedPageBreak/>
        <w:t>where often several participants complete a large number of trials in several conditions</w:t>
      </w:r>
      <w:r>
        <w:t xml:space="preserve"> and blocks</w:t>
      </w:r>
      <w:r w:rsidR="00FC4EBB">
        <w:t xml:space="preserve">. However, very common psychophysical designs such as two-alternative forced-choice tasks, which typically generate psychometric curves, require additional considerations. Among these additional considerations are the fact that responses are often binary, and that relationships between dependent and independent variables are usually not linear. </w:t>
      </w:r>
      <w:r>
        <w:t xml:space="preserve">Based on the considerations about the GLMM outlined in the first part of the paper, the second chapter </w:t>
      </w:r>
      <w:r w:rsidR="00FC4EBB">
        <w:t xml:space="preserve">thus </w:t>
      </w:r>
      <w:r>
        <w:t xml:space="preserve">provides guidelines for </w:t>
      </w:r>
      <w:r w:rsidR="00FC4EBB">
        <w:t>power analyses for common psychophysical designs that investigate the effect of a categorical experimental variable on precision</w:t>
      </w:r>
      <w:r>
        <w:t xml:space="preserve"> (JNDs)</w:t>
      </w:r>
      <w:r w:rsidR="00FC4EBB">
        <w:t xml:space="preserve"> and accuracy</w:t>
      </w:r>
      <w:r>
        <w:t xml:space="preserve"> (PSEs)</w:t>
      </w:r>
      <w:r w:rsidR="00FC4EBB">
        <w:t xml:space="preserve"> in two-alternative forced-choice paradigms.</w:t>
      </w:r>
    </w:p>
    <w:p w14:paraId="0FBC2977" w14:textId="037299D9" w:rsidR="007002AE" w:rsidRPr="00D438FA" w:rsidRDefault="00CD433B" w:rsidP="007002AE">
      <w:pPr>
        <w:jc w:val="both"/>
      </w:pPr>
      <w:r>
        <w:t xml:space="preserve">In this manuscript, we </w:t>
      </w:r>
      <w:r w:rsidR="009D7A91">
        <w:t xml:space="preserve">thus </w:t>
      </w:r>
      <w:r>
        <w:t>first provide a step-by-step tutorial to simulat</w:t>
      </w:r>
      <w:r w:rsidR="00E84867">
        <w:t>ing</w:t>
      </w:r>
      <w:r>
        <w:t xml:space="preserve"> psychophysical datasets</w:t>
      </w:r>
      <w:r w:rsidR="00E84867">
        <w:t xml:space="preserve"> derived from Two-Alternative Forced-Choice (2AFC)</w:t>
      </w:r>
      <w:r w:rsidR="00B24EB1">
        <w:t xml:space="preserve"> tasks</w:t>
      </w:r>
      <w:r w:rsidR="00B33FA9">
        <w:t xml:space="preserve"> in R</w:t>
      </w:r>
      <w:r>
        <w:t xml:space="preserve">. We then use these data to </w:t>
      </w:r>
      <w:r w:rsidR="007002AE">
        <w:t>compare different statistical approaches to Null Hypothesis</w:t>
      </w:r>
      <w:r w:rsidR="006A6799">
        <w:t xml:space="preserve"> Significance</w:t>
      </w:r>
      <w:r w:rsidR="007002AE">
        <w:t xml:space="preserve"> Testing</w:t>
      </w:r>
      <w:r w:rsidR="00B24EB1">
        <w:t xml:space="preserve"> for this type of data</w:t>
      </w:r>
      <w:r w:rsidR="00EC3D94">
        <w:t>.</w:t>
      </w:r>
      <w:r w:rsidR="007002AE">
        <w:t xml:space="preserve"> </w:t>
      </w:r>
      <w:r w:rsidR="001514D4">
        <w:t>And f</w:t>
      </w:r>
      <w:r w:rsidR="00DB27F6">
        <w:t xml:space="preserve">inally, we will provide an implementation </w:t>
      </w:r>
      <w:r w:rsidR="001514D4">
        <w:t xml:space="preserve">for power analyses </w:t>
      </w:r>
      <w:r w:rsidR="00D438FA">
        <w:t>based on the anal</w:t>
      </w:r>
      <w:r w:rsidR="00D438FA" w:rsidRPr="00D438FA">
        <w:t>y</w:t>
      </w:r>
      <w:r w:rsidR="00D438FA">
        <w:t>ses we identified as most robust in the previous</w:t>
      </w:r>
      <w:r w:rsidR="000A704F">
        <w:t xml:space="preserve"> chapter</w:t>
      </w:r>
      <w:r w:rsidR="000659EF">
        <w:t>, both in R and in Julia.</w:t>
      </w:r>
      <w:r w:rsidR="00402356">
        <w:t xml:space="preserve"> Finally, we compare different</w:t>
      </w:r>
      <w:r w:rsidR="00EB1769">
        <w:t xml:space="preserve"> implementations for these analyses and give concrete recommendations.</w:t>
      </w:r>
      <w:r w:rsidR="002223ED">
        <w:t xml:space="preserve"> </w:t>
      </w:r>
      <w:r w:rsidR="00342F2F">
        <w:t>As you can see, t</w:t>
      </w:r>
      <w:r w:rsidR="002223ED">
        <w:t>his paper includes both theoretical considerations and practical implementations</w:t>
      </w:r>
      <w:r w:rsidR="00402356">
        <w:t>;</w:t>
      </w:r>
      <w:r w:rsidR="002223ED">
        <w:t xml:space="preserve"> </w:t>
      </w:r>
      <w:r w:rsidR="00402356">
        <w:t xml:space="preserve">we </w:t>
      </w:r>
      <w:r w:rsidR="002223ED">
        <w:t xml:space="preserve">provide code for the </w:t>
      </w:r>
      <w:r w:rsidR="00ED47C6">
        <w:t xml:space="preserve">practical </w:t>
      </w:r>
      <w:r w:rsidR="002223ED">
        <w:t>parts</w:t>
      </w:r>
      <w:r w:rsidR="00ED47C6">
        <w:t xml:space="preserve"> (</w:t>
      </w:r>
      <w:r w:rsidR="00CC6826">
        <w:t xml:space="preserve">extraction of </w:t>
      </w:r>
      <w:r w:rsidR="00B24EB1">
        <w:t xml:space="preserve">simulation </w:t>
      </w:r>
      <w:r w:rsidR="00CC6826">
        <w:t xml:space="preserve">parameters from preexisting datasets, </w:t>
      </w:r>
      <w:r w:rsidR="00ED47C6">
        <w:t>simulation of datasets, data analysis</w:t>
      </w:r>
      <w:r w:rsidR="0041570E">
        <w:t xml:space="preserve"> and power analysis</w:t>
      </w:r>
      <w:r w:rsidR="00ED47C6">
        <w:t xml:space="preserve">) </w:t>
      </w:r>
      <w:r w:rsidR="002223ED">
        <w:t xml:space="preserve">throughout the manuscript, and will provide GitHub links for </w:t>
      </w:r>
      <w:r w:rsidR="0041570E">
        <w:t xml:space="preserve">the code we use to </w:t>
      </w:r>
      <w:r w:rsidR="00B24EB1">
        <w:t xml:space="preserve">support theoretical points (e.g., to </w:t>
      </w:r>
      <w:r w:rsidR="0041570E">
        <w:t>compar</w:t>
      </w:r>
      <w:r w:rsidR="00342F2F">
        <w:t>e</w:t>
      </w:r>
      <w:r w:rsidR="0041570E">
        <w:t xml:space="preserve"> different analyses, model specifications </w:t>
      </w:r>
      <w:r w:rsidR="001C029E">
        <w:t>and fitting methods</w:t>
      </w:r>
      <w:r w:rsidR="00B24EB1">
        <w:t>)</w:t>
      </w:r>
      <w:r w:rsidR="001C029E">
        <w:t>.</w:t>
      </w:r>
    </w:p>
    <w:p w14:paraId="0F1234DA" w14:textId="77777777" w:rsidR="00B801C6" w:rsidRDefault="00B801C6" w:rsidP="00B801C6">
      <w:pPr>
        <w:keepNext/>
        <w:jc w:val="both"/>
      </w:pPr>
      <w:r>
        <w:rPr>
          <w:noProof/>
        </w:rPr>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2F2320F1" w:rsidR="00B801C6" w:rsidRPr="00782735" w:rsidRDefault="00B801C6" w:rsidP="00B801C6">
      <w:pPr>
        <w:pStyle w:val="Caption"/>
        <w:jc w:val="both"/>
        <w:rPr>
          <w:caps/>
        </w:rPr>
      </w:pPr>
      <w:bookmarkStart w:id="0" w:name="_Ref45511565"/>
      <w:r>
        <w:t xml:space="preserve">Figure </w:t>
      </w:r>
      <w:r w:rsidR="001D7CF8">
        <w:fldChar w:fldCharType="begin"/>
      </w:r>
      <w:r w:rsidR="001D7CF8">
        <w:instrText xml:space="preserve"> SEQ Figure \* ARABIC </w:instrText>
      </w:r>
      <w:r w:rsidR="001D7CF8">
        <w:fldChar w:fldCharType="separate"/>
      </w:r>
      <w:r w:rsidR="00A220A8">
        <w:rPr>
          <w:noProof/>
        </w:rPr>
        <w:t>1</w:t>
      </w:r>
      <w:r w:rsidR="001D7CF8">
        <w:rPr>
          <w:noProof/>
        </w:rPr>
        <w:fldChar w:fldCharType="end"/>
      </w:r>
      <w:bookmarkEnd w:id="0"/>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55ADF86B" w14:textId="77777777" w:rsidR="00833412" w:rsidRDefault="004C6E2F" w:rsidP="007002AE">
      <w:pPr>
        <w:jc w:val="both"/>
      </w:pPr>
      <w:r>
        <w:t>Before diving into the main topics, we want to clarify a few basic p</w:t>
      </w:r>
      <w:r w:rsidR="004C6B72">
        <w:t>s</w:t>
      </w:r>
      <w:r>
        <w:t>ychophysical concepts that will be important throughout the paper.</w:t>
      </w:r>
      <w:r w:rsidR="009874E4">
        <w:t xml:space="preserve"> </w:t>
      </w:r>
    </w:p>
    <w:p w14:paraId="2DDAFB08" w14:textId="78183522" w:rsidR="003D64A5" w:rsidRDefault="00833412" w:rsidP="007002AE">
      <w:pPr>
        <w:jc w:val="both"/>
      </w:pPr>
      <w:r>
        <w:fldChar w:fldCharType="begin"/>
      </w:r>
      <w:r>
        <w:instrText xml:space="preserve"> REF _Ref45511565 \h </w:instrText>
      </w:r>
      <w:r>
        <w:fldChar w:fldCharType="separate"/>
      </w:r>
      <w:r>
        <w:t xml:space="preserve">Figure </w:t>
      </w:r>
      <w:r>
        <w:rPr>
          <w:noProof/>
        </w:rPr>
        <w:t>1</w:t>
      </w:r>
      <w:r>
        <w:fldChar w:fldCharType="end"/>
      </w:r>
      <w:r>
        <w:t xml:space="preserve"> displays a </w:t>
      </w:r>
      <w:r>
        <w:rPr>
          <w:b/>
          <w:bCs/>
        </w:rPr>
        <w:t>P</w:t>
      </w:r>
      <w:r w:rsidRPr="00833412">
        <w:rPr>
          <w:b/>
          <w:bCs/>
        </w:rPr>
        <w:t xml:space="preserve">sychometric </w:t>
      </w:r>
      <w:r>
        <w:rPr>
          <w:b/>
          <w:bCs/>
        </w:rPr>
        <w:t>F</w:t>
      </w:r>
      <w:r w:rsidRPr="00833412">
        <w:rPr>
          <w:b/>
          <w:bCs/>
        </w:rPr>
        <w:t>unction</w:t>
      </w:r>
      <w:r>
        <w:t>. Psychometric functions are sigmoid functions (Cummulative Gaussians, Weibull or logistic functions)</w:t>
      </w:r>
      <w:r w:rsidR="0071058B">
        <w:t xml:space="preserve"> that are fitted to binomial response data (“yes-no”, “bigger-smaller”, …). These functions provide information about the </w:t>
      </w:r>
      <w:r w:rsidR="0071058B" w:rsidRPr="0071058B">
        <w:rPr>
          <w:b/>
          <w:bCs/>
        </w:rPr>
        <w:t>Point of Subjective Equality (PSE</w:t>
      </w:r>
      <w:r w:rsidR="00A12C7E" w:rsidRPr="00A12C7E">
        <w:t xml:space="preserve">; red in </w:t>
      </w:r>
      <w:r w:rsidR="00A12C7E" w:rsidRPr="00A12C7E">
        <w:lastRenderedPageBreak/>
        <w:fldChar w:fldCharType="begin"/>
      </w:r>
      <w:r w:rsidR="00A12C7E" w:rsidRPr="00A12C7E">
        <w:instrText xml:space="preserve"> REF _Ref45511565 \h </w:instrText>
      </w:r>
      <w:r w:rsidR="00A12C7E" w:rsidRPr="00A12C7E">
        <w:instrText xml:space="preserve">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A12C7E" w:rsidRPr="00A12C7E">
        <w:t>)</w:t>
      </w:r>
      <w:r w:rsidR="00A12C7E">
        <w:rPr>
          <w:b/>
          <w:bCs/>
        </w:rPr>
        <w:t xml:space="preserve"> </w:t>
      </w:r>
      <w:r w:rsidR="0071058B">
        <w:t xml:space="preserve"> and the </w:t>
      </w:r>
      <w:r w:rsidR="0071058B" w:rsidRPr="0071058B">
        <w:rPr>
          <w:b/>
          <w:bCs/>
        </w:rPr>
        <w:t>Just Noticeable Difference (JND</w:t>
      </w:r>
      <w:r w:rsidR="00A12C7E" w:rsidRPr="00A12C7E">
        <w:t xml:space="preserve">; yellow in </w:t>
      </w:r>
      <w:r w:rsidR="00A12C7E" w:rsidRPr="00A12C7E">
        <w:fldChar w:fldCharType="begin"/>
      </w:r>
      <w:r w:rsidR="00A12C7E" w:rsidRPr="00A12C7E">
        <w:instrText xml:space="preserve"> REF _Ref45511565 \h </w:instrText>
      </w:r>
      <w:r w:rsidR="00A12C7E" w:rsidRPr="00A12C7E">
        <w:instrText xml:space="preserve">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71058B" w:rsidRPr="00A12C7E">
        <w:t>).</w:t>
      </w:r>
      <w:r w:rsidR="0071058B" w:rsidRPr="0071058B">
        <w:t xml:space="preserve"> The </w:t>
      </w:r>
      <w:r w:rsidR="0071058B" w:rsidRPr="0071058B">
        <w:rPr>
          <w:b/>
          <w:bCs/>
        </w:rPr>
        <w:t>Point of Subjective Equality (PSE)</w:t>
      </w:r>
      <w:r w:rsidR="0071058B">
        <w:t xml:space="preserve"> is that stimulus strength where the participant is equally likely to choose the </w:t>
      </w:r>
      <w:r w:rsidR="0071058B" w:rsidRPr="0071058B">
        <w:rPr>
          <w:b/>
          <w:bCs/>
        </w:rPr>
        <w:t>test stimulus</w:t>
      </w:r>
      <w:r w:rsidR="0071058B">
        <w:t xml:space="preserve"> (i.e., where a manipulation is present) as a </w:t>
      </w:r>
      <w:r w:rsidR="0071058B" w:rsidRPr="0071058B">
        <w:rPr>
          <w:b/>
          <w:bCs/>
        </w:rPr>
        <w:t>comparison stimulus</w:t>
      </w:r>
      <w:r w:rsidR="0071058B">
        <w:t xml:space="preserve"> (i.e., where no manipulation is present) as being more intense (bigger, brighter, faster, …). Graphically, this corresponds to the point on the x axis where the psychometric function reaches a y value of 0.5. It is used as a measure of biases; for example, biases induced by a manipulation. Such biases indicate the </w:t>
      </w:r>
      <w:r w:rsidR="0071058B" w:rsidRPr="0071058B">
        <w:rPr>
          <w:b/>
          <w:bCs/>
        </w:rPr>
        <w:t>accuracy</w:t>
      </w:r>
      <w:r w:rsidR="0071058B">
        <w:t xml:space="preserve"> of human performance. The </w:t>
      </w:r>
      <w:r w:rsidR="0071058B" w:rsidRPr="0071058B">
        <w:rPr>
          <w:b/>
          <w:bCs/>
        </w:rPr>
        <w:t>Just Noticeable Difference (JND)</w:t>
      </w:r>
      <w:r w:rsidR="0071058B">
        <w:t xml:space="preserve"> corresponds to the stimulus strengths where subjects have a probability of 25% or 75% to choose the test stimulus as more intense (bigger, brighter, faster, …). Graphically, this corresponds to the difference between the PSE (that is, the x value for which a y value of 0.5 is achieved) and the x value for which a y value of 0.25 or 0.75 is achieved. Since psychometric functions are symmetrical by definition, it doesn’t matter whether 0.25 or 0.75 are chosen, but the JND is always positive.</w:t>
      </w:r>
      <w:r w:rsidR="00A12C7E">
        <w:t xml:space="preserve"> JNDs speak to the </w:t>
      </w:r>
      <w:r w:rsidR="00A12C7E" w:rsidRPr="00A12C7E">
        <w:rPr>
          <w:b/>
          <w:bCs/>
        </w:rPr>
        <w:t>precision</w:t>
      </w:r>
      <w:r w:rsidR="00A12C7E">
        <w:t xml:space="preserve"> of performance.</w:t>
      </w:r>
      <w:r w:rsidR="0071058B">
        <w:t xml:space="preserve"> In this paper, we work mostly with cumulative Gaussian functions as psychometric functions. Cumulative Gaussians are given by a </w:t>
      </w:r>
      <w:r w:rsidR="0071058B" w:rsidRPr="00D47159">
        <w:rPr>
          <w:b/>
          <w:bCs/>
        </w:rPr>
        <w:t>mean</w:t>
      </w:r>
      <w:r w:rsidR="0071058B">
        <w:t xml:space="preserve"> and a </w:t>
      </w:r>
      <w:r w:rsidR="0071058B" w:rsidRPr="00D47159">
        <w:rPr>
          <w:b/>
          <w:bCs/>
        </w:rPr>
        <w:t>standard deviation</w:t>
      </w:r>
      <w:r w:rsidR="0071058B">
        <w:t xml:space="preserve">. The mean is equivalent to the PSE and the standard deviation is </w:t>
      </w:r>
      <w:r w:rsidR="00D47159">
        <w:t>proportional to the JND. While the JND denotes the difference in stimulus intensity that leads to a probability of 25% or 75% to choose the test stimulus as more intense, one standard deviation denotes probabilities of 16.7% and 83.3%, respectively. To increase readability, we will therefore mostly use “JND”, except when exact value of the JND or the standard deviation is relevant.</w:t>
      </w:r>
    </w:p>
    <w:p w14:paraId="22B0DAA5" w14:textId="312FDA3A" w:rsidR="007002AE" w:rsidRDefault="007002AE" w:rsidP="007002AE">
      <w:pPr>
        <w:pStyle w:val="Heading1"/>
      </w:pPr>
      <w:r>
        <w:t>Simulating Psychophysical Data</w:t>
      </w:r>
    </w:p>
    <w:p w14:paraId="0F8C5DCE" w14:textId="5A5857CE" w:rsidR="00C97284" w:rsidRDefault="007002AE" w:rsidP="00DB14F3">
      <w:pPr>
        <w:jc w:val="both"/>
      </w:pPr>
      <w:r>
        <w:t>We will first discuss the specifics of simulating psychophysical data for one typical case of psycho</w:t>
      </w:r>
      <w:r w:rsidR="00DB14F3">
        <w:t>physical</w:t>
      </w:r>
      <w:r>
        <w:t xml:space="preserve"> study: A </w:t>
      </w:r>
      <w:r w:rsidR="00C97284">
        <w:t xml:space="preserve">Two-Alternative Forced-Choice task with a within-participant manipulation, where the presented stimuli are chosen according to a staircase procedure. </w:t>
      </w:r>
      <w:r w:rsidR="00C97284" w:rsidRPr="00C97284">
        <w:t xml:space="preserve">Words in </w:t>
      </w:r>
      <w:r w:rsidR="00B33FA9">
        <w:t>a different fond</w:t>
      </w:r>
      <w:r w:rsidR="00C97284" w:rsidRPr="00C97284">
        <w:t xml:space="preserve"> refer to variables in the script. For some of the variables, we demonstrate how to derive them from existing </w:t>
      </w:r>
      <w:r w:rsidR="00DB14F3">
        <w:t xml:space="preserve">(pilot) </w:t>
      </w:r>
      <w:r w:rsidR="00C97284" w:rsidRPr="00C97284">
        <w:t>datasets</w:t>
      </w:r>
      <w:r w:rsidR="001D7CF8">
        <w:t>, using some pilot data from our lab.</w:t>
      </w:r>
    </w:p>
    <w:p w14:paraId="2B2ED576" w14:textId="482B1206" w:rsidR="00C97284" w:rsidRDefault="00C97284" w:rsidP="00C97284">
      <w:pPr>
        <w:pStyle w:val="Heading2"/>
      </w:pPr>
      <w:r>
        <w:t>Required values</w:t>
      </w:r>
    </w:p>
    <w:p w14:paraId="1233913D" w14:textId="77777777" w:rsidR="00C97284" w:rsidRDefault="00C97284" w:rsidP="00C97284">
      <w:r>
        <w:t>This method requires estimates of all relevant parameters. Some pertain to the stimuli, some can be taken from the literature, and some must be guessed (educatedly).</w:t>
      </w:r>
    </w:p>
    <w:p w14:paraId="5F578B9A" w14:textId="56F22B74" w:rsidR="00C97284" w:rsidRDefault="00C97284" w:rsidP="00C97284">
      <w:r w:rsidRPr="00B33FA9">
        <w:rPr>
          <w:rFonts w:ascii="Courier New" w:hAnsi="Courier New" w:cs="Courier New"/>
          <w:noProof/>
          <w:sz w:val="20"/>
          <w:szCs w:val="20"/>
        </w:rPr>
        <w:t>ID</w:t>
      </w:r>
      <w:r>
        <w:t xml:space="preserve"> is a vector containing one ID for each subject we want to simulate.</w:t>
      </w:r>
    </w:p>
    <w:p w14:paraId="3C9386DC" w14:textId="2379EDF0" w:rsidR="00C97284" w:rsidRDefault="00C97284" w:rsidP="00C97284">
      <w:r w:rsidRPr="0024115D">
        <w:rPr>
          <w:rFonts w:ascii="Courier New" w:hAnsi="Courier New" w:cs="Courier New"/>
          <w:noProof/>
          <w:sz w:val="20"/>
          <w:szCs w:val="20"/>
        </w:rPr>
        <w:t>ConditionOfInterest</w:t>
      </w:r>
      <w:r>
        <w:t xml:space="preserve"> is a vector containing IDs for a binary categorical variable related to the main hypothesis of the experiment. For example: Is there a pictorial background scene?</w:t>
      </w:r>
    </w:p>
    <w:p w14:paraId="02A97FB1" w14:textId="77777777" w:rsidR="00C97284" w:rsidRDefault="00C97284" w:rsidP="00C97284">
      <w:r>
        <w:t>“</w:t>
      </w:r>
      <w:r w:rsidRPr="0024115D">
        <w:rPr>
          <w:rFonts w:ascii="Courier New" w:hAnsi="Courier New" w:cs="Courier New"/>
          <w:noProof/>
          <w:sz w:val="20"/>
          <w:szCs w:val="20"/>
        </w:rPr>
        <w:t>StandardValues</w:t>
      </w:r>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24115D">
        <w:rPr>
          <w:rFonts w:ascii="Courier New" w:hAnsi="Courier New" w:cs="Courier New"/>
          <w:noProof/>
          <w:sz w:val="20"/>
          <w:szCs w:val="20"/>
        </w:rPr>
        <w:t>reps</w:t>
      </w:r>
      <w:r>
        <w:t>” is a vector containing an ID for each trial, the maximum number being the average number of trials we expect for any given staircase.</w:t>
      </w:r>
    </w:p>
    <w:p w14:paraId="43736A17" w14:textId="77777777" w:rsidR="00C97284" w:rsidRDefault="00C97284" w:rsidP="00C97284">
      <w:r>
        <w:t>“</w:t>
      </w:r>
      <w:r w:rsidRPr="0024115D">
        <w:rPr>
          <w:rFonts w:ascii="Courier New" w:hAnsi="Courier New" w:cs="Courier New"/>
          <w:noProof/>
          <w:sz w:val="20"/>
          <w:szCs w:val="20"/>
        </w:rPr>
        <w:t>PSE</w:t>
      </w:r>
      <w:r w:rsidRPr="00FE0C4D">
        <w:rPr>
          <w:b/>
          <w:bCs/>
        </w:rPr>
        <w:t>_</w:t>
      </w:r>
      <w:r w:rsidRPr="0024115D">
        <w:rPr>
          <w:rFonts w:ascii="Courier New" w:hAnsi="Courier New" w:cs="Courier New"/>
          <w:noProof/>
          <w:sz w:val="20"/>
          <w:szCs w:val="20"/>
        </w:rPr>
        <w:t>Difference</w:t>
      </w:r>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lastRenderedPageBreak/>
        <w:t>“</w:t>
      </w:r>
      <w:r w:rsidRPr="0024115D">
        <w:rPr>
          <w:rFonts w:ascii="Courier New" w:hAnsi="Courier New" w:cs="Courier New"/>
          <w:noProof/>
          <w:sz w:val="20"/>
          <w:szCs w:val="20"/>
        </w:rPr>
        <w:t>JND_Difference</w:t>
      </w:r>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bookmarkStart w:id="1" w:name="_Hlk49979830"/>
      <w:r w:rsidRPr="0024115D">
        <w:rPr>
          <w:rFonts w:ascii="Courier New" w:hAnsi="Courier New" w:cs="Courier New"/>
          <w:noProof/>
          <w:sz w:val="20"/>
          <w:szCs w:val="20"/>
        </w:rPr>
        <w:t>Mean_Standard</w:t>
      </w:r>
      <w:bookmarkEnd w:id="1"/>
      <w:r>
        <w:t>” is the Mean of the psychometric function expected for the standard condition. In many cases, this is the stimulus strength of the comparison stimulus.</w:t>
      </w:r>
    </w:p>
    <w:p w14:paraId="1DAF2A10" w14:textId="77777777" w:rsidR="00C97284" w:rsidRDefault="00C97284" w:rsidP="00C97284">
      <w:r>
        <w:t>“</w:t>
      </w:r>
      <w:r w:rsidRPr="0024115D">
        <w:rPr>
          <w:rFonts w:ascii="Courier New" w:hAnsi="Courier New" w:cs="Courier New"/>
          <w:noProof/>
          <w:sz w:val="20"/>
          <w:szCs w:val="20"/>
        </w:rPr>
        <w:t>Multiplicator_SD_Standard</w:t>
      </w:r>
      <w:r>
        <w:t>”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to verify to what extent Weber’s law holds for the stimulus in question, we believe this to be a reasonable simplification.</w:t>
      </w:r>
    </w:p>
    <w:p w14:paraId="63ED6062" w14:textId="77777777" w:rsidR="00C97284" w:rsidRDefault="00C97284" w:rsidP="00C97284">
      <w:r>
        <w:t>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constraints  .</w:t>
      </w:r>
    </w:p>
    <w:p w14:paraId="24976EC3" w14:textId="77777777" w:rsidR="00C97284" w:rsidRDefault="00C97284" w:rsidP="00C97284">
      <w:r>
        <w:t>“</w:t>
      </w:r>
      <w:r w:rsidRPr="0024115D">
        <w:rPr>
          <w:rFonts w:ascii="Courier New" w:hAnsi="Courier New" w:cs="Courier New"/>
          <w:noProof/>
          <w:sz w:val="20"/>
          <w:szCs w:val="20"/>
        </w:rPr>
        <w:t>SD_Standard</w:t>
      </w:r>
      <w:r>
        <w:t>” is then the standard deviation of the psychometric function for each stimulus intensity (</w:t>
      </w:r>
      <w:r w:rsidRPr="0024115D">
        <w:rPr>
          <w:rFonts w:ascii="Courier New" w:hAnsi="Courier New" w:cs="Courier New"/>
          <w:noProof/>
          <w:sz w:val="20"/>
          <w:szCs w:val="20"/>
        </w:rPr>
        <w:t>Multiplicator_SD_Standard</w:t>
      </w:r>
      <w:r>
        <w:t xml:space="preserve"> * </w:t>
      </w:r>
      <w:r w:rsidRPr="0024115D">
        <w:rPr>
          <w:rFonts w:ascii="Courier New" w:hAnsi="Courier New" w:cs="Courier New"/>
          <w:noProof/>
          <w:sz w:val="20"/>
          <w:szCs w:val="20"/>
        </w:rPr>
        <w:t>Mean_Standard</w:t>
      </w:r>
      <w:r>
        <w:t>).</w:t>
      </w:r>
    </w:p>
    <w:p w14:paraId="6080FC8A" w14:textId="261D8649" w:rsidR="00C97284" w:rsidRDefault="00C97284" w:rsidP="00C97284">
      <w:r>
        <w:t>“</w:t>
      </w:r>
      <w:r w:rsidRPr="0024115D">
        <w:rPr>
          <w:rFonts w:ascii="Courier New" w:hAnsi="Courier New" w:cs="Courier New"/>
          <w:noProof/>
          <w:sz w:val="20"/>
          <w:szCs w:val="20"/>
        </w:rPr>
        <w:t>Type_ResponseFunction</w:t>
      </w:r>
      <w:r>
        <w:t xml:space="preserve">” describes the function the stimulus strengths are chosen from by the method. </w:t>
      </w:r>
      <w:r w:rsidR="0024115D">
        <w:t>At this moment, we have implemented normal distributions and Cauchy distributions, which can accurately depict the distribution of stimulus intensities presented with a</w:t>
      </w:r>
      <w:r>
        <w:t xml:space="preserve"> staircase procedure. For a comparison between </w:t>
      </w:r>
      <w:r w:rsidR="0024115D">
        <w:t>both</w:t>
      </w:r>
      <w:r>
        <w:t xml:space="preserv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rsidR="0024115D">
        <w:t xml:space="preserve"> </w:t>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w:t>
      </w:r>
      <w:r w:rsidR="0024115D">
        <w:t xml:space="preserve"> Stimulus presentation according to the Method of Constant Stimuli could be simulated with a uniform distribution, but is not currently implemented in the code.</w:t>
      </w:r>
    </w:p>
    <w:p w14:paraId="068CD008" w14:textId="77777777" w:rsidR="00C97284" w:rsidRDefault="00C97284" w:rsidP="00C97284">
      <w:pPr>
        <w:keepNext/>
      </w:pPr>
      <w:r>
        <w:lastRenderedPageBreak/>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5C659970" w:rsidR="00C97284" w:rsidRDefault="00C97284" w:rsidP="00C97284">
      <w:pPr>
        <w:pStyle w:val="Caption"/>
      </w:pPr>
      <w:bookmarkStart w:id="2" w:name="_Ref45511590"/>
      <w:r>
        <w:t xml:space="preserve">Figure </w:t>
      </w:r>
      <w:r w:rsidR="001D7CF8">
        <w:fldChar w:fldCharType="begin"/>
      </w:r>
      <w:r w:rsidR="001D7CF8">
        <w:instrText xml:space="preserve"> SEQ Figure \* ARABIC </w:instrText>
      </w:r>
      <w:r w:rsidR="001D7CF8">
        <w:fldChar w:fldCharType="separate"/>
      </w:r>
      <w:r w:rsidR="00A220A8">
        <w:rPr>
          <w:noProof/>
        </w:rPr>
        <w:t>2</w:t>
      </w:r>
      <w:r w:rsidR="001D7CF8">
        <w:rPr>
          <w:noProof/>
        </w:rPr>
        <w:fldChar w:fldCharType="end"/>
      </w:r>
      <w:bookmarkEnd w:id="2"/>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r w:rsidRPr="008B1E7A">
        <w:rPr>
          <w:rFonts w:ascii="Courier New" w:hAnsi="Courier New" w:cs="Courier New"/>
          <w:noProof/>
          <w:sz w:val="20"/>
          <w:szCs w:val="20"/>
        </w:rPr>
        <w:t>SD_ResponseFunction</w:t>
      </w:r>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B923FD2" w:rsidR="00C97284" w:rsidRDefault="00C97284" w:rsidP="00C97284">
      <w:r>
        <w:t>We assume that there is between-participant variability in the means of the psychometric functions</w:t>
      </w:r>
      <w:r w:rsidR="008B1E7A">
        <w:t xml:space="preserve"> and that this variability is normally distributed. </w:t>
      </w:r>
      <w:r>
        <w:t xml:space="preserve"> </w:t>
      </w:r>
      <w:r w:rsidR="004F7709">
        <w:rPr>
          <w:rFonts w:ascii="Courier New" w:hAnsi="Courier New" w:cs="Courier New"/>
          <w:noProof/>
          <w:sz w:val="20"/>
          <w:szCs w:val="20"/>
        </w:rPr>
        <w:t>Mean</w:t>
      </w:r>
      <w:r w:rsidRPr="008B1E7A">
        <w:rPr>
          <w:rFonts w:ascii="Courier New" w:hAnsi="Courier New" w:cs="Courier New"/>
          <w:noProof/>
          <w:sz w:val="20"/>
          <w:szCs w:val="20"/>
        </w:rPr>
        <w:t>_Variability_Between</w:t>
      </w:r>
      <w:r w:rsidR="008B1E7A">
        <w:rPr>
          <w:rFonts w:ascii="Courier New" w:hAnsi="Courier New" w:cs="Courier New"/>
          <w:noProof/>
          <w:sz w:val="20"/>
          <w:szCs w:val="20"/>
        </w:rPr>
        <w:t xml:space="preserve"> </w:t>
      </w:r>
      <w:r>
        <w:t>sets the standard deviation of the normal distribution these PSEs are drawn from. This normal distribution has a mean of 1</w:t>
      </w:r>
      <w:r w:rsidR="008B1E7A">
        <w:t xml:space="preserve"> and works as a multiplier over </w:t>
      </w:r>
      <w:r w:rsidR="008B1E7A" w:rsidRPr="0024115D">
        <w:rPr>
          <w:rFonts w:ascii="Courier New" w:hAnsi="Courier New" w:cs="Courier New"/>
          <w:noProof/>
          <w:sz w:val="20"/>
          <w:szCs w:val="20"/>
        </w:rPr>
        <w:t>Mean_Standard</w:t>
      </w:r>
      <w:r w:rsidR="008B1E7A">
        <w:t>.</w:t>
      </w:r>
      <w:r>
        <w:t xml:space="preserve"> that is, the standard deviation needs to be set accordingly.</w:t>
      </w:r>
    </w:p>
    <w:p w14:paraId="5E5C9123" w14:textId="5A9DE77C" w:rsidR="00C97284" w:rsidRDefault="00C97284" w:rsidP="00C97284">
      <w:r>
        <w:t xml:space="preserve">We assume that there is </w:t>
      </w:r>
      <w:r w:rsidR="004F7709">
        <w:t xml:space="preserve">also </w:t>
      </w:r>
      <w:r>
        <w:t xml:space="preserve">between-participant variability in the standard deviations of the psychometric functions. </w:t>
      </w:r>
      <w:r w:rsidRPr="004F7709">
        <w:rPr>
          <w:rFonts w:ascii="Courier New" w:hAnsi="Courier New" w:cs="Courier New"/>
          <w:noProof/>
          <w:sz w:val="20"/>
          <w:szCs w:val="20"/>
        </w:rPr>
        <w:t>SD_Variability_Between</w:t>
      </w:r>
      <w:r>
        <w:t xml:space="preserve"> sets the standard deviation of the normal distribution these standard deviations are drawn from. This normal distribution has a mean of 1, that is, the standard deviation has to be set accordingly.</w:t>
      </w:r>
    </w:p>
    <w:p w14:paraId="336B2245" w14:textId="77777777" w:rsidR="004851AE" w:rsidRDefault="004851AE" w:rsidP="006D0A02">
      <w:pPr>
        <w:pStyle w:val="Heading2"/>
        <w:rPr>
          <w:noProof/>
        </w:rPr>
      </w:pPr>
      <w:r>
        <w:rPr>
          <w:noProof/>
        </w:rPr>
        <w:t>Extracting the parameters from existing data</w:t>
      </w:r>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46959F06" w:rsidR="004851AE" w:rsidRDefault="004851AE" w:rsidP="004851AE">
      <w:pPr>
        <w:jc w:val="both"/>
        <w:rPr>
          <w:noProof/>
        </w:rPr>
      </w:pPr>
      <w:r>
        <w:rPr>
          <w:noProof/>
        </w:rPr>
        <w:t xml:space="preserve">In the following, we provide the </w:t>
      </w:r>
      <w:r w:rsidR="004F7709">
        <w:rPr>
          <w:noProof/>
        </w:rPr>
        <w:t xml:space="preserve">R </w:t>
      </w:r>
      <w:r>
        <w:rPr>
          <w:noProof/>
        </w:rPr>
        <w:t xml:space="preserve">code we use to compute the needed values to accurately simulate datasets. We first load the necessary packages: “dplyr” for data manipulation, “quickpsy” to fit psychometric functions and “MASS” for an way to determine response functions and the parameters of </w:t>
      </w:r>
      <w:r>
        <w:rPr>
          <w:noProof/>
        </w:rPr>
        <w:lastRenderedPageBreak/>
        <w:t>these response functions. When then define and use the “Where_Am_I</w:t>
      </w:r>
      <w:r w:rsidR="0009121F">
        <w:rPr>
          <w:noProof/>
        </w:rPr>
        <w:t>()</w:t>
      </w:r>
      <w:r>
        <w:rPr>
          <w:noProof/>
        </w:rPr>
        <w:t>”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w:t>
      </w:r>
      <w:r w:rsidRPr="0043048B">
        <w:rPr>
          <w:rFonts w:ascii="Courier New" w:hAnsi="Courier New" w:cs="Courier New"/>
          <w:noProof/>
          <w:sz w:val="20"/>
          <w:szCs w:val="20"/>
        </w:rPr>
        <w:t>Pest_Bigger</w:t>
      </w:r>
      <w:r>
        <w:rPr>
          <w:noProof/>
        </w:rPr>
        <w:t>”). We also compute the difference between test and comparison stimulus (“</w:t>
      </w:r>
      <w:r w:rsidRPr="0043048B">
        <w:rPr>
          <w:rFonts w:ascii="Courier New" w:hAnsi="Courier New" w:cs="Courier New"/>
          <w:noProof/>
          <w:sz w:val="20"/>
          <w:szCs w:val="20"/>
        </w:rPr>
        <w:t>Difference</w:t>
      </w:r>
      <w:r>
        <w:rPr>
          <w:noProof/>
        </w:rPr>
        <w:t>”) and mark trials as “</w:t>
      </w:r>
      <w:r w:rsidRPr="0043048B">
        <w:rPr>
          <w:rFonts w:ascii="Courier New" w:hAnsi="Courier New" w:cs="Courier New"/>
          <w:noProof/>
          <w:sz w:val="20"/>
          <w:szCs w:val="20"/>
        </w:rPr>
        <w:t>incongruent</w:t>
      </w:r>
      <w:r>
        <w:rPr>
          <w:noProof/>
        </w:rPr>
        <w:t>” (target and observer motion in opposite directions), “</w:t>
      </w:r>
      <w:r w:rsidRPr="0043048B">
        <w:rPr>
          <w:rFonts w:ascii="Courier New" w:hAnsi="Courier New" w:cs="Courier New"/>
          <w:noProof/>
          <w:sz w:val="20"/>
          <w:szCs w:val="20"/>
        </w:rPr>
        <w:t>congruent</w:t>
      </w:r>
      <w:r>
        <w:rPr>
          <w:noProof/>
        </w:rPr>
        <w:t>” (target and observer motion in the same direction) and “</w:t>
      </w:r>
      <w:r w:rsidRPr="0043048B">
        <w:rPr>
          <w:rFonts w:ascii="Courier New" w:hAnsi="Courier New" w:cs="Courier New"/>
          <w:noProof/>
          <w:sz w:val="20"/>
          <w:szCs w:val="20"/>
        </w:rPr>
        <w:t>no motion</w:t>
      </w:r>
      <w:r>
        <w:rPr>
          <w:noProof/>
        </w:rPr>
        <w:t>” (no observer motion). Then, we apply a very crude exclusion criterion by excluding all those trials where the test stimulus motion was more than two times faster than the comparison stimulus. We will furthermore only compare “</w:t>
      </w:r>
      <w:r w:rsidRPr="0043048B">
        <w:rPr>
          <w:rFonts w:ascii="Courier New" w:hAnsi="Courier New" w:cs="Courier New"/>
          <w:noProof/>
          <w:sz w:val="20"/>
          <w:szCs w:val="20"/>
        </w:rPr>
        <w:t>incongruent</w:t>
      </w:r>
      <w:r>
        <w:rPr>
          <w:noProof/>
        </w:rPr>
        <w:t>” and “</w:t>
      </w:r>
      <w:r w:rsidRPr="0043048B">
        <w:rPr>
          <w:rFonts w:ascii="Courier New" w:hAnsi="Courier New" w:cs="Courier New"/>
          <w:noProof/>
          <w:sz w:val="20"/>
          <w:szCs w:val="20"/>
        </w:rPr>
        <w:t>no motion</w:t>
      </w:r>
      <w:r>
        <w:rPr>
          <w:noProof/>
        </w:rPr>
        <w:t>”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11BAB810" w:rsidR="004851AE" w:rsidRDefault="002B2472" w:rsidP="006521A0">
      <w:pPr>
        <w:jc w:val="both"/>
        <w:rPr>
          <w:noProof/>
        </w:rPr>
      </w:pPr>
      <w:r>
        <w:rPr>
          <w:noProof/>
        </w:rPr>
        <w:t xml:space="preserve">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xml:space="preserve">. The bootstrap option is used to compute confidence intervals, which allow for statistical comparisons. However, the quickpsy package currently does not include an option to estimate population-wide parameters. We thus deactivate the bootstrap option, which speeds up the fitting process significantly. </w:t>
      </w:r>
      <w:r w:rsidR="004851AE">
        <w:rPr>
          <w:noProof/>
        </w:rPr>
        <w:t>We fit separate psychometric functions for each self-motion condition, participant and object velocity. Then, we can use the plo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t xml:space="preserve">From the </w:t>
      </w:r>
      <w:r w:rsidRPr="0043048B">
        <w:rPr>
          <w:rFonts w:ascii="Courier New" w:hAnsi="Courier New" w:cs="Courier New"/>
          <w:noProof/>
          <w:sz w:val="20"/>
          <w:szCs w:val="20"/>
        </w:rPr>
        <w:t>quickpsy</w:t>
      </w:r>
      <w:r>
        <w:t xml:space="preserve"> object, we can extract the estimates for means and standard deviations of the fitted cumulative Gaussians. We save means and standard deviations in separate tibbles.</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365DECF9" w:rsidR="004851AE" w:rsidRDefault="004851AE" w:rsidP="004851AE">
      <w:r>
        <w:t xml:space="preserve">The PSE corresponds to the means of the fitted cumulative Gaussian functions. To get an estimate for </w:t>
      </w:r>
      <w:r w:rsidRPr="0043048B">
        <w:rPr>
          <w:rFonts w:ascii="Courier New" w:hAnsi="Courier New" w:cs="Courier New"/>
          <w:noProof/>
          <w:sz w:val="20"/>
          <w:szCs w:val="20"/>
        </w:rPr>
        <w:t>PSE_Difference</w:t>
      </w:r>
      <w:r>
        <w:t>, we normalize the estimated mean for each condition by dividing it by the velocity of the comparison stimulus. We then take the mean of these values for “</w:t>
      </w:r>
      <w:r w:rsidR="0043048B" w:rsidRPr="0043048B">
        <w:rPr>
          <w:rFonts w:ascii="Courier New" w:hAnsi="Courier New" w:cs="Courier New"/>
          <w:noProof/>
          <w:sz w:val="20"/>
          <w:szCs w:val="20"/>
        </w:rPr>
        <w:t>in</w:t>
      </w:r>
      <w:r w:rsidRPr="0043048B">
        <w:rPr>
          <w:rFonts w:ascii="Courier New" w:hAnsi="Courier New" w:cs="Courier New"/>
          <w:noProof/>
          <w:sz w:val="20"/>
          <w:szCs w:val="20"/>
        </w:rPr>
        <w:t>congruent</w:t>
      </w:r>
      <w:r>
        <w:t>” and “</w:t>
      </w:r>
      <w:r w:rsidRPr="0043048B">
        <w:rPr>
          <w:rFonts w:ascii="Courier New" w:hAnsi="Courier New" w:cs="Courier New"/>
          <w:noProof/>
          <w:sz w:val="20"/>
          <w:szCs w:val="20"/>
        </w:rPr>
        <w:t>no motion</w:t>
      </w:r>
      <w:r>
        <w:t xml:space="preserve">”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 xml:space="preserve">We follow the same procedure for </w:t>
      </w:r>
      <w:r w:rsidRPr="0043048B">
        <w:rPr>
          <w:rFonts w:ascii="Courier New" w:hAnsi="Courier New" w:cs="Courier New"/>
          <w:noProof/>
          <w:sz w:val="20"/>
          <w:szCs w:val="20"/>
        </w:rPr>
        <w:t>JND_Difference</w:t>
      </w:r>
      <w:r>
        <w:t xml:space="preserve">. While the standard deviation of the fitted Cummulative Gaussian is not the same as the JND, they are proportional. Since </w:t>
      </w:r>
      <w:r w:rsidRPr="0043048B">
        <w:rPr>
          <w:rFonts w:ascii="Courier New" w:hAnsi="Courier New" w:cs="Courier New"/>
          <w:noProof/>
          <w:sz w:val="20"/>
          <w:szCs w:val="20"/>
        </w:rPr>
        <w:t>JND_Difference</w:t>
      </w:r>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r w:rsidRPr="0043048B">
        <w:rPr>
          <w:rFonts w:ascii="Courier New" w:hAnsi="Courier New" w:cs="Courier New"/>
          <w:noProof/>
          <w:sz w:val="20"/>
          <w:szCs w:val="20"/>
        </w:rPr>
        <w:t>Mean_Standard</w:t>
      </w:r>
      <w:r>
        <w:t xml:space="preserve"> is the mean PSE across participants for the “</w:t>
      </w:r>
      <w:r w:rsidRPr="0043048B">
        <w:rPr>
          <w:rFonts w:ascii="Courier New" w:hAnsi="Courier New" w:cs="Courier New"/>
          <w:noProof/>
          <w:sz w:val="20"/>
          <w:szCs w:val="20"/>
        </w:rPr>
        <w:t>no motion</w:t>
      </w:r>
      <w:r>
        <w:t>” condition, after normalizing it by adding the mean target velocity and dividing this sum by the mean target velocity, and “</w:t>
      </w:r>
      <w:r w:rsidRPr="0043048B">
        <w:rPr>
          <w:rFonts w:ascii="Courier New" w:hAnsi="Courier New" w:cs="Courier New"/>
          <w:noProof/>
          <w:sz w:val="20"/>
          <w:szCs w:val="20"/>
        </w:rPr>
        <w:t>Multiplicator_SD_Standard</w:t>
      </w:r>
      <w:r>
        <w:t>” is the mean standard deviation across participants for the “</w:t>
      </w:r>
      <w:r w:rsidRPr="0043048B">
        <w:rPr>
          <w:rFonts w:ascii="Courier New" w:hAnsi="Courier New" w:cs="Courier New"/>
          <w:noProof/>
          <w:sz w:val="20"/>
          <w:szCs w:val="20"/>
        </w:rPr>
        <w:t>no motion”</w:t>
      </w:r>
      <w:r>
        <w:t xml:space="preserve">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4C58E6F8" w:rsidR="004851AE" w:rsidRDefault="004851AE" w:rsidP="004851AE">
      <w:r>
        <w:t>To choose whether a Gaussian or a Cauchy function is more appropriate for “</w:t>
      </w:r>
      <w:r w:rsidRPr="0043048B">
        <w:rPr>
          <w:rFonts w:ascii="Courier New" w:hAnsi="Courier New" w:cs="Courier New"/>
          <w:noProof/>
          <w:sz w:val="20"/>
          <w:szCs w:val="20"/>
        </w:rPr>
        <w:t>ResponseFunction</w:t>
      </w:r>
      <w:r w:rsidRPr="00900E45">
        <w:t>”</w:t>
      </w:r>
      <w:r>
        <w:t xml:space="preserve"> and determine their standard deviation or scale, respectively, we can use the </w:t>
      </w:r>
      <w:r w:rsidRPr="0043048B">
        <w:rPr>
          <w:rFonts w:ascii="Courier New" w:hAnsi="Courier New" w:cs="Courier New"/>
          <w:noProof/>
          <w:sz w:val="20"/>
          <w:szCs w:val="20"/>
        </w:rPr>
        <w:t>fitdistr()</w:t>
      </w:r>
      <w:r w:rsidRPr="0043048B">
        <w:rPr>
          <w:rFonts w:ascii="Courier New" w:hAnsi="Courier New" w:cs="Courier New"/>
          <w:noProof/>
          <w:sz w:val="16"/>
          <w:szCs w:val="16"/>
        </w:rPr>
        <w:t xml:space="preserve"> </w:t>
      </w:r>
      <w:r>
        <w:t xml:space="preserve">function from </w:t>
      </w:r>
      <w:r>
        <w:lastRenderedPageBreak/>
        <w:t xml:space="preserve">the </w:t>
      </w:r>
      <w:r w:rsidRPr="0043048B">
        <w:rPr>
          <w:rFonts w:ascii="Courier New" w:hAnsi="Courier New" w:cs="Courier New"/>
          <w:noProof/>
          <w:sz w:val="20"/>
          <w:szCs w:val="20"/>
        </w:rPr>
        <w:t>MASS</w:t>
      </w:r>
      <w:r>
        <w:t xml:space="preserve"> package to determine the best fit for each PEST. To get the normalized value, we use the function to fit Gaussian and Cauchy functions to the quotient </w:t>
      </w:r>
      <w:r w:rsidRPr="0043048B">
        <w:rPr>
          <w:rFonts w:ascii="Courier New" w:hAnsi="Courier New" w:cs="Courier New"/>
          <w:noProof/>
          <w:sz w:val="20"/>
          <w:szCs w:val="20"/>
        </w:rPr>
        <w:t>velH_Pest/velH</w:t>
      </w:r>
      <w:r>
        <w:t>, separately for each congruency condition, participant and target velocity. We furthermore extract the loglikelihood from the fit as a measure of model</w:t>
      </w:r>
      <w:r w:rsidR="0043048B">
        <w:t xml:space="preserve"> </w:t>
      </w:r>
      <w:r>
        <w:t xml:space="preserve">fit.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r>
        <w:rPr>
          <w:noProof/>
        </w:rPr>
        <w:t>Simulating the Data</w:t>
      </w:r>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18D53390"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w:t>
      </w:r>
      <w:r w:rsidR="0043048B">
        <w:rPr>
          <w:rFonts w:ascii="Courier New" w:hAnsi="Courier New" w:cs="Courier New"/>
          <w:noProof/>
          <w:sz w:val="16"/>
          <w:szCs w:val="16"/>
        </w:rPr>
        <w:t>2</w:t>
      </w:r>
    </w:p>
    <w:p w14:paraId="0B6BA84C" w14:textId="04B87912"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w:t>
      </w:r>
      <w:r w:rsidR="0043048B">
        <w:rPr>
          <w:rFonts w:ascii="Courier New" w:hAnsi="Courier New" w:cs="Courier New"/>
          <w:noProof/>
          <w:sz w:val="16"/>
          <w:szCs w:val="16"/>
        </w:rPr>
        <w:t>2</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A410B6" w:rsidR="004851AE" w:rsidRDefault="004851AE" w:rsidP="004851AE">
      <w:pPr>
        <w:jc w:val="both"/>
        <w:rPr>
          <w:noProof/>
        </w:rPr>
      </w:pPr>
      <w:r w:rsidRPr="0090370D">
        <w:rPr>
          <w:noProof/>
        </w:rPr>
        <w:t>Next, we simulate one whole data set based on the above values. We first create a data frame with one row for each trial</w:t>
      </w:r>
      <w:r w:rsidR="00F30B42">
        <w:rPr>
          <w:noProof/>
        </w:rPr>
        <w:t xml:space="preserve"> and participant.</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2F8513E6"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w:t>
      </w:r>
      <w:r w:rsidR="00294964">
        <w:rPr>
          <w:noProof/>
        </w:rPr>
        <w:t>. W</w:t>
      </w:r>
      <w:r w:rsidRPr="00856393">
        <w:rPr>
          <w:noProof/>
        </w:rPr>
        <w:t xml:space="preserve">e </w:t>
      </w:r>
      <w:r w:rsidR="00294964">
        <w:rPr>
          <w:noProof/>
        </w:rPr>
        <w:t xml:space="preserve">also </w:t>
      </w:r>
      <w:r w:rsidRPr="00856393">
        <w:rPr>
          <w:noProof/>
        </w:rPr>
        <w:t xml:space="preserve">add </w:t>
      </w:r>
      <w:r w:rsidR="00294964">
        <w:rPr>
          <w:noProof/>
        </w:rPr>
        <w:t xml:space="preserve">in </w:t>
      </w:r>
      <w:r w:rsidRPr="00856393">
        <w:rPr>
          <w:noProof/>
        </w:rPr>
        <w:t>between-subject variability</w:t>
      </w:r>
      <w:r w:rsidR="00294964">
        <w:rPr>
          <w:noProof/>
        </w:rPr>
        <w:t xml:space="preserve"> for PSEs and standard deviations</w:t>
      </w:r>
      <w:r>
        <w:rPr>
          <w:noProof/>
        </w:rPr>
        <w:t>.</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34778F9D"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w:t>
      </w:r>
      <w:r w:rsidR="00294964">
        <w:rPr>
          <w:noProof/>
        </w:rPr>
        <w:t>would</w:t>
      </w:r>
      <w:r w:rsidRPr="00856393">
        <w:rPr>
          <w:noProof/>
        </w:rPr>
        <w:t xml:space="preserve"> typically </w:t>
      </w:r>
      <w:r w:rsidR="00294964">
        <w:rPr>
          <w:noProof/>
        </w:rPr>
        <w:t xml:space="preserve">be </w:t>
      </w:r>
      <w:r w:rsidRPr="00856393">
        <w:rPr>
          <w:noProof/>
        </w:rPr>
        <w:t xml:space="preserve">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294964">
        <w:rPr>
          <w:rFonts w:ascii="Courier New" w:hAnsi="Courier New" w:cs="Courier New"/>
          <w:noProof/>
          <w:sz w:val="20"/>
          <w:szCs w:val="20"/>
        </w:rPr>
        <w:t>staircase_factor</w:t>
      </w:r>
      <w:r w:rsidRPr="00294964">
        <w:rPr>
          <w:noProof/>
        </w:rPr>
        <w:t>")</w:t>
      </w:r>
      <w:r w:rsidRPr="00856393">
        <w:rPr>
          <w:noProof/>
        </w:rPr>
        <w:t xml:space="preserve"> to compute the test stimulus strengths presented in the experiment ("</w:t>
      </w:r>
      <w:r w:rsidRPr="00294964">
        <w:rPr>
          <w:rFonts w:ascii="Courier New" w:hAnsi="Courier New" w:cs="Courier New"/>
          <w:noProof/>
          <w:sz w:val="20"/>
          <w:szCs w:val="20"/>
        </w:rPr>
        <w:t>Presented_TestStimulusStrength</w:t>
      </w:r>
      <w:r w:rsidRPr="00856393">
        <w:rPr>
          <w:noProof/>
        </w:rPr>
        <w:t>"). Lastly, we compute the difference between test stimulus and standard stimulus for each trial ("</w:t>
      </w:r>
      <w:r w:rsidRPr="00294964">
        <w:rPr>
          <w:rFonts w:ascii="Courier New" w:hAnsi="Courier New" w:cs="Courier New"/>
          <w:noProof/>
          <w:sz w:val="20"/>
          <w:szCs w:val="20"/>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1AFC85E9" w:rsidR="004851AE" w:rsidRDefault="004851AE" w:rsidP="004851AE">
      <w:pPr>
        <w:jc w:val="both"/>
        <w:rPr>
          <w:noProof/>
        </w:rPr>
      </w:pPr>
      <w:r w:rsidRPr="00856393">
        <w:rPr>
          <w:noProof/>
        </w:rPr>
        <w:lastRenderedPageBreak/>
        <w:t>Then, we compute the probability on each trial to judge the test stimulus intensity</w:t>
      </w:r>
      <w:r>
        <w:rPr>
          <w:noProof/>
        </w:rPr>
        <w:t xml:space="preserve"> as</w:t>
      </w:r>
      <w:r w:rsidRPr="00856393">
        <w:rPr>
          <w:noProof/>
        </w:rPr>
        <w:t xml:space="preserve"> higher (</w:t>
      </w:r>
      <w:r w:rsidR="00294964">
        <w:rPr>
          <w:noProof/>
        </w:rPr>
        <w:t>bigger</w:t>
      </w:r>
      <w:r w:rsidRPr="00856393">
        <w:rPr>
          <w:noProof/>
        </w:rPr>
        <w:t xml:space="preserve">, brighter, </w:t>
      </w:r>
      <w:r w:rsidR="00294964">
        <w:rPr>
          <w:noProof/>
        </w:rPr>
        <w:t>faster</w:t>
      </w:r>
      <w:r w:rsidRPr="00856393">
        <w:rPr>
          <w:noProof/>
        </w:rPr>
        <w:t>, ...) by feeding the simulated test stimulus strengths in a cummulative Gaussian with the mean and the standard deviations calculated above. We then use this value ("</w:t>
      </w:r>
      <w:r w:rsidRPr="00294964">
        <w:rPr>
          <w:rFonts w:ascii="Courier New" w:hAnsi="Courier New" w:cs="Courier New"/>
          <w:noProof/>
          <w:sz w:val="20"/>
          <w:szCs w:val="20"/>
        </w:rPr>
        <w:t>AnswerProbability</w:t>
      </w:r>
      <w:r w:rsidRPr="00856393">
        <w:rPr>
          <w:noProof/>
        </w:rPr>
        <w:t>") to simulate binary answers ("</w:t>
      </w:r>
      <w:r w:rsidRPr="00294964">
        <w:rPr>
          <w:rFonts w:ascii="Courier New" w:hAnsi="Courier New" w:cs="Courier New"/>
          <w:noProof/>
          <w:sz w:val="20"/>
          <w:szCs w:val="20"/>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CA442FE"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which are likely</w:t>
      </w:r>
      <w:r w:rsidR="00294964">
        <w:rPr>
          <w:noProof/>
        </w:rPr>
        <w:t xml:space="preserve"> to</w:t>
      </w:r>
      <w:r>
        <w:rPr>
          <w:noProof/>
        </w:rPr>
        <w:t xml:space="preserve"> occur to some extent</w:t>
      </w:r>
      <w:r w:rsidR="00294964">
        <w:rPr>
          <w:noProof/>
        </w:rPr>
        <w:t>, especially</w:t>
      </w:r>
      <w:r>
        <w:rPr>
          <w:noProof/>
        </w:rPr>
        <w:t xml:space="preserve">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262AC10B"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lastRenderedPageBreak/>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690113C7" w:rsidR="0000500A" w:rsidRPr="00C33157" w:rsidRDefault="0000500A" w:rsidP="0000500A">
      <w:pPr>
        <w:pStyle w:val="Caption"/>
        <w:jc w:val="both"/>
        <w:rPr>
          <w:noProof/>
        </w:rPr>
      </w:pPr>
      <w:bookmarkStart w:id="3" w:name="_Ref45511606"/>
      <w:r>
        <w:t xml:space="preserve">Figure </w:t>
      </w:r>
      <w:r w:rsidR="001D7CF8">
        <w:fldChar w:fldCharType="begin"/>
      </w:r>
      <w:r w:rsidR="001D7CF8">
        <w:instrText xml:space="preserve"> SEQ Figure \* ARABIC </w:instrText>
      </w:r>
      <w:r w:rsidR="001D7CF8">
        <w:fldChar w:fldCharType="separate"/>
      </w:r>
      <w:r w:rsidR="00A220A8">
        <w:rPr>
          <w:noProof/>
        </w:rPr>
        <w:t>3</w:t>
      </w:r>
      <w:r w:rsidR="001D7CF8">
        <w:rPr>
          <w:noProof/>
        </w:rPr>
        <w:fldChar w:fldCharType="end"/>
      </w:r>
      <w:bookmarkEnd w:id="3"/>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r>
        <w:t>Analyzing Psychophysical Data</w:t>
      </w:r>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095B279" w:rsidR="00D805A7" w:rsidRDefault="000A2EE2" w:rsidP="00376144">
      <w:pPr>
        <w:pStyle w:val="ListParagraph"/>
        <w:numPr>
          <w:ilvl w:val="0"/>
          <w:numId w:val="2"/>
        </w:numPr>
        <w:jc w:val="both"/>
      </w:pPr>
      <w:r>
        <w:t>Fitting Psychometric functions, extracting PSEs and JNDs and conducting the appropriate statistical test over these values</w:t>
      </w:r>
      <w:r w:rsidR="009343BB">
        <w:t xml:space="preserve">. This is </w:t>
      </w:r>
      <w:r>
        <w:t xml:space="preserve">usually a </w:t>
      </w:r>
      <w:r w:rsidRPr="00D21577">
        <w:rPr>
          <w:i/>
          <w:iCs/>
        </w:rPr>
        <w:t>t test</w:t>
      </w:r>
      <w:r>
        <w:t xml:space="preserve"> or an </w:t>
      </w:r>
      <w:r w:rsidRPr="00D21577">
        <w:rPr>
          <w:i/>
          <w:iCs/>
        </w:rPr>
        <w:t>ANOVA</w:t>
      </w:r>
      <w:r w:rsidR="009343BB">
        <w:t xml:space="preserve">, but for more accurate results, one can use Linear Mixed Models, which we will discuss </w:t>
      </w:r>
      <w:r w:rsidR="00D21577">
        <w:t>below</w:t>
      </w:r>
      <w:r w:rsidR="00D805A7">
        <w:t xml:space="preserve">. We will call this </w:t>
      </w:r>
      <w:r w:rsidR="009343BB">
        <w:t>the “Two-Step</w:t>
      </w:r>
      <w:r w:rsidR="00D805A7">
        <w:t xml:space="preserve"> </w:t>
      </w:r>
      <w:r w:rsidR="009343BB">
        <w:t>A</w:t>
      </w:r>
      <w:r w:rsidR="00D805A7">
        <w:t>pproach</w:t>
      </w:r>
      <w:r w:rsidR="009343BB">
        <w:t>”.</w:t>
      </w:r>
    </w:p>
    <w:p w14:paraId="187327C5" w14:textId="6839D650" w:rsidR="000A2EE2" w:rsidRDefault="000A2EE2" w:rsidP="00376144">
      <w:pPr>
        <w:pStyle w:val="ListParagraph"/>
        <w:numPr>
          <w:ilvl w:val="0"/>
          <w:numId w:val="2"/>
        </w:numPr>
        <w:jc w:val="both"/>
      </w:pPr>
      <w:r>
        <w:t xml:space="preserve">Following </w:t>
      </w:r>
      <w:bookmarkStart w:id="4"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4"/>
      <w:r w:rsidR="006A6799">
        <w:t xml:space="preserve">, one can </w:t>
      </w:r>
      <w:r w:rsidR="00D21577">
        <w:t xml:space="preserve">also </w:t>
      </w:r>
      <w:r w:rsidR="006A6799">
        <w:t>use Generalized Linear Mixed Models</w:t>
      </w:r>
      <w:r w:rsidR="00A03E69">
        <w:t xml:space="preserve"> (GLMM)</w:t>
      </w:r>
      <w:r w:rsidR="006A6799">
        <w:t xml:space="preserve"> to extract population parameters directly without the intermediate step of fitting psychometric functions. This approach should, according to the authors, lead to a higher power for detecting these effects</w:t>
      </w:r>
      <w:r w:rsidR="00446CA3">
        <w:t>, at least for PSEs</w:t>
      </w:r>
      <w:r w:rsidR="006A6799">
        <w:t>.</w:t>
      </w:r>
      <w:r w:rsidR="00A03E69">
        <w:t xml:space="preserve"> We will call this the “GLMM Approach”.</w:t>
      </w:r>
    </w:p>
    <w:p w14:paraId="7C134D6C" w14:textId="770FD044" w:rsidR="00517177" w:rsidRDefault="00517177" w:rsidP="00376144">
      <w:pPr>
        <w:jc w:val="both"/>
      </w:pPr>
      <w:r>
        <w:t xml:space="preserve">In the following, we will discuss the advantages and limitations of both methods and illustrate them with </w:t>
      </w:r>
      <w:r w:rsidR="004E458E">
        <w:t xml:space="preserve">the </w:t>
      </w:r>
      <w:r>
        <w:t>data simulated above.</w:t>
      </w:r>
    </w:p>
    <w:p w14:paraId="5A3E9A09" w14:textId="46E18322" w:rsidR="005C4DF0" w:rsidRDefault="005C4DF0" w:rsidP="005C4DF0">
      <w:pPr>
        <w:keepNext/>
      </w:pPr>
    </w:p>
    <w:p w14:paraId="263D4C4D" w14:textId="7737756A" w:rsidR="00517177" w:rsidRDefault="003C5BC8" w:rsidP="00517177">
      <w:pPr>
        <w:pStyle w:val="Heading2"/>
      </w:pPr>
      <w:r>
        <w:t>Two-Step Approach</w:t>
      </w:r>
    </w:p>
    <w:p w14:paraId="470E0BDD" w14:textId="13C7FD54" w:rsidR="00517177" w:rsidRDefault="000E7E22" w:rsidP="00376144">
      <w:pPr>
        <w:jc w:val="both"/>
      </w:pPr>
      <w:r w:rsidRPr="000E7E22">
        <w:rPr>
          <w:b/>
          <w:bCs/>
        </w:rPr>
        <w:t>How to</w:t>
      </w:r>
      <w:r>
        <w:t xml:space="preserve"> – </w:t>
      </w:r>
      <w:r w:rsidR="00517177">
        <w:t xml:space="preserve">The first step for </w:t>
      </w:r>
      <w:r w:rsidR="0002478D">
        <w:t xml:space="preserve">Two-Step Approaches </w:t>
      </w:r>
      <w:r w:rsidR="00517177">
        <w:t xml:space="preserve">is the estimation of means and standard deviations of those psychometric functions with the best fits for the observed (or simulated) data. We can </w:t>
      </w:r>
      <w:r w:rsidR="00352DD8">
        <w:t xml:space="preserve">extract means and standard deviations from </w:t>
      </w:r>
      <w:r w:rsidR="00517177">
        <w:t xml:space="preserve">the </w:t>
      </w:r>
      <w:r w:rsidR="00B155D3">
        <w:t xml:space="preserve">quickpsy </w:t>
      </w:r>
      <w:r w:rsidR="00517177">
        <w:t>fit we used above</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08CEF566"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0CEF7A" w14:textId="77777777" w:rsidR="00AF719D" w:rsidRPr="00AF719D"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Mean = lm(Mean ~ as.factor(ConditionOfInterest)*StandardValues,Parameters)</w:t>
      </w:r>
    </w:p>
    <w:p w14:paraId="72407560" w14:textId="124BE9B3" w:rsidR="000E7E22"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SD = lm(SD ~ StandardValues*as.factor(ConditionOfInterest),Parameters)</w:t>
      </w:r>
    </w:p>
    <w:p w14:paraId="433A7E68" w14:textId="2E38E11D" w:rsidR="0004040C" w:rsidRPr="0004040C" w:rsidRDefault="000E7E22" w:rsidP="0004040C">
      <w:pPr>
        <w:rPr>
          <w:noProof/>
        </w:rPr>
      </w:pPr>
      <w:r w:rsidRPr="0004040C">
        <w:rPr>
          <w:noProof/>
        </w:rPr>
        <w:t xml:space="preserve">Then, we can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46C09B35" w:rsidR="006928E2" w:rsidRDefault="0004040C" w:rsidP="00376144">
      <w:pPr>
        <w:jc w:val="both"/>
        <w:rPr>
          <w:noProof/>
        </w:rPr>
      </w:pPr>
      <w:r w:rsidRPr="0004040C">
        <w:rPr>
          <w:b/>
          <w:bCs/>
          <w:noProof/>
        </w:rPr>
        <w:t>Discussion</w:t>
      </w:r>
      <w:r>
        <w:rPr>
          <w:noProof/>
        </w:rPr>
        <w:t xml:space="preserve"> – </w:t>
      </w:r>
      <w:r w:rsidR="008459C4">
        <w:rPr>
          <w:noProof/>
        </w:rPr>
        <w:t>T</w:t>
      </w:r>
      <w:r>
        <w:rPr>
          <w:noProof/>
        </w:rPr>
        <w:t>his</w:t>
      </w:r>
      <w:r w:rsidR="009B6F2B">
        <w:rPr>
          <w:noProof/>
        </w:rPr>
        <w:t xml:space="preserve"> simple</w:t>
      </w:r>
      <w:r>
        <w:rPr>
          <w:noProof/>
        </w:rPr>
        <w:t xml:space="preserve">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several tens of trials </w:t>
      </w:r>
      <w:r w:rsidR="006D0A02">
        <w:rPr>
          <w:noProof/>
        </w:rPr>
        <w:t xml:space="preserve">and treats them as one measurement each. In our example script, each staircase is measured in 100 trials. With the </w:t>
      </w:r>
      <w:r w:rsidR="009B6F2B">
        <w:rPr>
          <w:noProof/>
        </w:rPr>
        <w:t>Two-Step Approach</w:t>
      </w:r>
      <w:r w:rsidR="006D0A02">
        <w:rPr>
          <w:noProof/>
        </w:rPr>
        <w:t xml:space="preserve">, each of these 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ANOVA.</w:t>
      </w:r>
      <w:r w:rsidR="009B6F2B">
        <w:rPr>
          <w:noProof/>
        </w:rPr>
        <w:t xml:space="preserve"> </w:t>
      </w:r>
      <w:r w:rsidR="006D0A02">
        <w:rPr>
          <w:noProof/>
        </w:rPr>
        <w:t xml:space="preserve">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once the step size has fallen under a certain threshold. Some participants may achieve this threshold substantially sooner or later than others.</w:t>
      </w:r>
      <w:r w:rsidR="008459C4">
        <w:rPr>
          <w:noProof/>
        </w:rPr>
        <w:t xml:space="preserve"> Therefore, each PSE and standard deviation is treated equally, despite one being </w:t>
      </w:r>
      <w:r w:rsidR="00446CA3">
        <w:rPr>
          <w:noProof/>
        </w:rPr>
        <w:t xml:space="preserve">based on more trials and therefore </w:t>
      </w:r>
      <w:r w:rsidR="008459C4">
        <w:rPr>
          <w:noProof/>
        </w:rPr>
        <w:t>more reliable than the other.</w:t>
      </w:r>
      <w:r w:rsidR="00376144">
        <w:rPr>
          <w:noProof/>
        </w:rPr>
        <w:t xml:space="preserve">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2F54F12B" w:rsidR="0067329A"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w:t>
      </w:r>
      <w:r w:rsidR="00687B85">
        <w:rPr>
          <w:noProof/>
        </w:rPr>
        <w:t xml:space="preserve"> Effects that are examined across the whole population are called “fixed effects”, while these sub-group properties are called “random effects”. LMMs can accommodate a whole range of random effects.</w:t>
      </w:r>
      <w:r w:rsidR="005C4DF0">
        <w:rPr>
          <w:noProof/>
        </w:rPr>
        <w:t xml:space="preserve"> For example, in our case, </w:t>
      </w:r>
      <w:r w:rsidR="00687B85">
        <w:rPr>
          <w:noProof/>
        </w:rPr>
        <w:t>LMM</w:t>
      </w:r>
      <w:r w:rsidR="00446CA3">
        <w:rPr>
          <w:noProof/>
        </w:rPr>
        <w:t>s</w:t>
      </w:r>
      <w:r w:rsidR="00687B85">
        <w:rPr>
          <w:noProof/>
        </w:rPr>
        <w:t xml:space="preserve"> </w:t>
      </w:r>
      <w:r w:rsidR="005C4DF0">
        <w:rPr>
          <w:noProof/>
        </w:rPr>
        <w:t>can account for the fact that the psychometric functions may be shifted consistently to the left or to the right</w:t>
      </w:r>
      <w:r w:rsidR="003E4683">
        <w:rPr>
          <w:noProof/>
        </w:rPr>
        <w:t xml:space="preserve"> (indicating </w:t>
      </w:r>
      <w:r w:rsidR="003E4683">
        <w:rPr>
          <w:noProof/>
        </w:rPr>
        <w:lastRenderedPageBreak/>
        <w:t>higher or lower PSEs)</w:t>
      </w:r>
      <w:r w:rsidR="005C4DF0">
        <w:rPr>
          <w:noProof/>
        </w:rPr>
        <w:t xml:space="preserve">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than others, which in turn results in steeper </w:t>
      </w:r>
      <w:r w:rsidR="005C4DF0">
        <w:rPr>
          <w:noProof/>
        </w:rPr>
        <w:t>psychometric functions</w:t>
      </w:r>
      <w:r w:rsidR="008459C4">
        <w:rPr>
          <w:noProof/>
        </w:rPr>
        <w:t xml:space="preserve"> and thus lower JNDs</w:t>
      </w:r>
      <w:r w:rsidR="0099358C">
        <w:rPr>
          <w:noProof/>
        </w:rPr>
        <w:t>.</w:t>
      </w:r>
      <w:r w:rsidR="00687B85">
        <w:rPr>
          <w:noProof/>
        </w:rPr>
        <w:t xml:space="preserve"> In such cases of mean differences between groups, we speak of “random intercepts”. With the inclusion of “random slopes” we can accommodate for between-participant differences in the effect of ConditionOfInterest or StandardValues, i.e., that participant s01 may be affected differently by ConditionOfInterest than participant s02.</w:t>
      </w:r>
      <w:r w:rsidR="00AB6C49">
        <w:rPr>
          <w:noProof/>
        </w:rPr>
        <w:t xml:space="preserve"> There is no clear consensus on which random effects (random intercepts and/or random slopes) should be included and it generally regarded as situational decision </w:t>
      </w:r>
      <w:r w:rsidR="00446CA3">
        <w:rPr>
          <w:noProof/>
        </w:rPr>
        <w:t xml:space="preserve">to be taken based </w:t>
      </w:r>
      <w:r w:rsidR="00AB6C49">
        <w:rPr>
          <w:noProof/>
        </w:rPr>
        <w:t xml:space="preserve">on domain knowledge about the data </w:t>
      </w:r>
      <w:r w:rsidR="00AB6C49">
        <w:rPr>
          <w:noProof/>
        </w:rPr>
        <w:fldChar w:fldCharType="begin" w:fldLock="1"/>
      </w:r>
      <w:r w:rsidR="007C2D01">
        <w:rPr>
          <w:noProof/>
        </w:rPr>
        <w:instrText>ADDIN CSL_CITATION {"citationItems":[{"id":"ITEM-1","itemData":{"DOI":"10.1016/j.jml.2017.01.001","ISSN":"0749596X","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 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author":[{"dropping-particle":"","family":"Matuschek","given":"Hanne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dropping-particle":"","family":"Bates","given":"Douglas","non-dropping-particle":"","parse-names":false,"suffix":""}],"container-title":"Journal of Memory and Language","id":"ITEM-1","issued":{"date-parts":[["2017"]]},"page":"305-315","publisher":"The Authors","title":"Balancing Type I error and power in linear mixed models","type":"article-journal","volume":"94"},"uris":["http://www.mendeley.com/documents/?uuid=daf242c4-0277-454e-ba64-d52f2c7cb236"]},{"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id":"ITEM-3","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3","issue":"3","issued":{"date-parts":[["2013"]]},"page":"255-278","publisher":"Elsevier Inc.","title":"Random effects structure for confirmatory hypothesis testing: Keep it maximal","type":"article-journal","volume":"68"},"uris":["http://www.mendeley.com/documents/?uuid=96d1cf6d-908c-4054-8fd3-72c739b4228f"]},{"id":"ITEM-4","itemData":{"ISBN":"9781439866849","abstract":"A First Step toward a Unified Theory of Richly Parameterized Linear Models.Using mixed linear models to analyze data often leads to results that are mysterious, inconvenient, or wrong. Further compounding the problem, statisticians lack a cohesive resource to acquire a systematic, theory-based understanding of models with random effects. Richly Parameterized Linear Models: Additive, Time Series, and Spatial Models Using Random Effects takes a first step in developing a full theory of richly parameterized models, which would allow statisticians to better understand their analysis results. The author examines what is known and unknown about mixed linear models and identifies research opportunities. The first two parts of the book cover an existing syntax for unifying models with random effects. The text explains how richly parameterized models can be expressed as mixed linear models and analyzed using conventional and Bayesian methods. In the last two parts, the author discusses oddities that can arise when analyzing data using these models. He presents ways to detect problems and, when possible, shows how to mitigate or avoid them. The book adapts ideas from linear model theory and then goes beyond that theory by examining the information in the data about the mixed linear model's covariance matrices. Each chapter ends with two sets of exercises. Conventional problems encourage readers to practice with the algebraic methods and open questions motivate readers to research further. Supporting materials, including datasets for most of the examples analyzed, are available on the author's website.","author":[{"dropping-particle":"","family":"Hodges","given":"James S.","non-dropping-particle":"","parse-names":false,"suffix":""}],"container-title":"Richly Parameterized Linear Models: Additive, Time Series, and Spatial Models Using Random Effects","id":"ITEM-4","issued":{"date-parts":[["2016"]]},"number-of-pages":"1-469","title":"Richly parameterized linear models: Additive, time series, and spatial models using random effects","type":"book"},"uris":["http://www.mendeley.com/documents/?uuid=c73dc86a-1569-414f-960a-ec47a375ecd6"]}],"mendeley":{"formattedCitation":"(Barr, Levy, Scheepers, &amp; Tily, 2013; Bates, Mächler, Bolker, &amp; Walker, 2015; Hodges, 2016; Matuschek, Kliegl, Vasishth, Baayen, &amp; Bates, 2017)","plainTextFormattedCitation":"(Barr, Levy, Scheepers, &amp; Tily, 2013; Bates, Mächler, Bolker, &amp; Walker, 2015; Hodges, 2016; Matuschek, Kliegl, Vasishth, Baayen, &amp; Bates, 2017)","previouslyFormattedCitation":"(Barr, Levy, Scheepers, &amp; Tily, 2013; Bates, Mächler, Bolker, &amp; Walker, 2015; Hodges, 2016; Matuschek, Kliegl, Vasishth, Baayen, &amp; Bates, 2017)"},"properties":{"noteIndex":0},"schema":"https://github.com/citation-style-language/schema/raw/master/csl-citation.json"}</w:instrText>
      </w:r>
      <w:r w:rsidR="00AB6C49">
        <w:rPr>
          <w:noProof/>
        </w:rPr>
        <w:fldChar w:fldCharType="separate"/>
      </w:r>
      <w:r w:rsidR="00AB6C49" w:rsidRPr="00AB6C49">
        <w:rPr>
          <w:noProof/>
        </w:rPr>
        <w:t>(Barr, Levy, Scheepers, &amp; Tily, 2013; Bates, Mächler, Bolker, &amp; Walker, 2015; Hodges, 2016; Matuschek, Kliegl, Vasishth, Baayen, &amp; Bates, 2017)</w:t>
      </w:r>
      <w:r w:rsidR="00AB6C49">
        <w:rPr>
          <w:noProof/>
        </w:rPr>
        <w:fldChar w:fldCharType="end"/>
      </w:r>
      <w:r w:rsidR="00AB6C49">
        <w:rPr>
          <w:noProof/>
        </w:rPr>
        <w:t>. We recommend to include at least random intercepts per participant.</w:t>
      </w:r>
      <w:r w:rsidR="00687B85">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w:t>
      </w:r>
      <w:r w:rsidR="00AB6C49">
        <w:rPr>
          <w:noProof/>
        </w:rPr>
        <w:t xml:space="preserve">the </w:t>
      </w:r>
      <w:r w:rsidR="0099358C">
        <w:rPr>
          <w:noProof/>
        </w:rPr>
        <w:t xml:space="preserve">difference </w:t>
      </w:r>
      <w:r w:rsidR="00AB6C49">
        <w:rPr>
          <w:noProof/>
        </w:rPr>
        <w:t>between a regular ANOVA and an LMM with random intercept</w:t>
      </w:r>
      <w:r w:rsidR="00446CA3">
        <w:rPr>
          <w:noProof/>
        </w:rPr>
        <w:t>s</w:t>
      </w:r>
      <w:r w:rsidR="00AB6C49">
        <w:rPr>
          <w:noProof/>
        </w:rPr>
        <w:t xml:space="preserve"> per participant </w:t>
      </w:r>
      <w:r w:rsidR="0099358C">
        <w:rPr>
          <w:noProof/>
        </w:rPr>
        <w:t>graphically</w:t>
      </w:r>
      <w:r w:rsidR="008459C4">
        <w:rPr>
          <w:noProof/>
        </w:rPr>
        <w:t>:</w:t>
      </w:r>
      <w:r w:rsidR="0099358C">
        <w:rPr>
          <w:noProof/>
        </w:rPr>
        <w:t xml:space="preserve"> </w:t>
      </w:r>
      <w:r w:rsidR="008459C4">
        <w:rPr>
          <w:noProof/>
        </w:rPr>
        <w:t>a</w:t>
      </w:r>
      <w:r w:rsidR="0099358C">
        <w:rPr>
          <w:noProof/>
        </w:rPr>
        <w:t xml:space="preserve"> regular 2x4 ANOVA (2 Conditions x 4 Standard</w:t>
      </w:r>
      <w:r w:rsidR="008459C4">
        <w:rPr>
          <w:noProof/>
        </w:rPr>
        <w:t xml:space="preserve"> </w:t>
      </w:r>
      <w:r w:rsidR="0099358C">
        <w:rPr>
          <w:noProof/>
        </w:rPr>
        <w:t xml:space="preserve">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w:t>
      </w:r>
      <w:r w:rsidR="00446CA3">
        <w:rPr>
          <w:noProof/>
        </w:rPr>
        <w:t>standard error</w:t>
      </w:r>
      <w:r w:rsidR="0099358C">
        <w:rPr>
          <w:noProof/>
        </w:rPr>
        <w:t xml:space="preserve"> overall. A Linear Mixed Model with Condition and Standard Values and their interaction as </w:t>
      </w:r>
      <w:r w:rsidR="003E4683">
        <w:rPr>
          <w:noProof/>
        </w:rPr>
        <w:t>fixed</w:t>
      </w:r>
      <w:r w:rsidR="0099358C">
        <w:rPr>
          <w:noProof/>
        </w:rPr>
        <w:t xml:space="preserve">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w:t>
      </w:r>
      <w:r w:rsidR="00446CA3">
        <w:rPr>
          <w:noProof/>
        </w:rPr>
        <w:t>c</w:t>
      </w:r>
      <w:r w:rsidR="00F70779">
        <w:rPr>
          <w:noProof/>
        </w:rPr>
        <w:t>ies of each participant</w:t>
      </w:r>
      <w:r w:rsidR="00AB6C49">
        <w:rPr>
          <w:noProof/>
        </w:rPr>
        <w:t>, which makes it easier to identify an overall consistent effect of ConditionOfInterest.</w:t>
      </w:r>
      <w:r w:rsidR="00F70779">
        <w:rPr>
          <w:noProof/>
        </w:rPr>
        <w:t xml:space="preserve"> </w:t>
      </w:r>
      <w:r w:rsidR="0067329A">
        <w:rPr>
          <w:noProof/>
        </w:rPr>
        <w:t xml:space="preserve">The lme4 package </w:t>
      </w:r>
      <w:r w:rsidR="0067329A">
        <w:rPr>
          <w:noProof/>
        </w:rPr>
        <w:fldChar w:fldCharType="begin" w:fldLock="1"/>
      </w:r>
      <w:r w:rsidR="00AB6C49">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sidR="0067329A">
        <w:rPr>
          <w:noProof/>
        </w:rPr>
        <w:fldChar w:fldCharType="separate"/>
      </w:r>
      <w:r w:rsidR="00AB6C49" w:rsidRPr="00AB6C49">
        <w:rPr>
          <w:noProof/>
        </w:rPr>
        <w:t>(Bates et al., 2015)</w:t>
      </w:r>
      <w:r w:rsidR="0067329A">
        <w:rPr>
          <w:noProof/>
        </w:rPr>
        <w:fldChar w:fldCharType="end"/>
      </w:r>
      <w:r w:rsidR="0067329A">
        <w:rPr>
          <w:noProof/>
        </w:rPr>
        <w:t xml:space="preserve"> for R provides a user-friendly interface for the fitting of Linear Mixed Models. </w:t>
      </w:r>
      <w:r w:rsidR="00AB6C49">
        <w:rPr>
          <w:noProof/>
        </w:rPr>
        <w:t>In lme4 syntax, t</w:t>
      </w:r>
      <w:r w:rsidR="0067329A">
        <w:rPr>
          <w:noProof/>
        </w:rPr>
        <w:t>he model specification look</w:t>
      </w:r>
      <w:r w:rsidR="00AB6C49">
        <w:rPr>
          <w:noProof/>
        </w:rPr>
        <w:t>s</w:t>
      </w:r>
      <w:r w:rsidR="0067329A">
        <w:rPr>
          <w:noProof/>
        </w:rPr>
        <w:t xml:space="preserve"> like the following:</w:t>
      </w:r>
    </w:p>
    <w:p w14:paraId="78758138" w14:textId="29FC1F73"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w:t>
      </w:r>
      <w:r w:rsidR="00681DFB">
        <w:rPr>
          <w:rFonts w:ascii="Courier New" w:hAnsi="Courier New" w:cs="Courier New"/>
          <w:noProof/>
          <w:sz w:val="16"/>
          <w:szCs w:val="16"/>
        </w:rPr>
        <w:t>_Mean</w:t>
      </w:r>
      <w:r w:rsidRPr="0067329A">
        <w:rPr>
          <w:rFonts w:ascii="Courier New" w:hAnsi="Courier New" w:cs="Courier New"/>
          <w:noProof/>
          <w:sz w:val="16"/>
          <w:szCs w:val="16"/>
        </w:rPr>
        <w:t xml:space="preserve"> = lmer(Mean ~ ConditionOfInterest*StandardValues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68FD1C25"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681DFB" w:rsidRPr="0067329A">
        <w:rPr>
          <w:rFonts w:ascii="Courier New" w:hAnsi="Courier New" w:cs="Courier New"/>
          <w:noProof/>
          <w:sz w:val="16"/>
          <w:szCs w:val="16"/>
        </w:rPr>
        <w:t>LMM</w:t>
      </w:r>
      <w:r w:rsidR="00681DFB">
        <w:rPr>
          <w:rFonts w:ascii="Courier New" w:hAnsi="Courier New" w:cs="Courier New"/>
          <w:noProof/>
          <w:sz w:val="16"/>
          <w:szCs w:val="16"/>
        </w:rPr>
        <w:t>_Mean</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032A53E5"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LMM_SD = lmer(SD ~ ConditionOfInterest</w:t>
      </w:r>
      <w:r w:rsidR="00DB2A4D" w:rsidRPr="0067329A">
        <w:rPr>
          <w:rFonts w:ascii="Courier New" w:hAnsi="Courier New" w:cs="Courier New"/>
          <w:noProof/>
          <w:sz w:val="16"/>
          <w:szCs w:val="16"/>
        </w:rPr>
        <w:t>*StandardValues</w:t>
      </w:r>
      <w:r w:rsidRPr="0029207F">
        <w:rPr>
          <w:rFonts w:ascii="Courier New" w:hAnsi="Courier New" w:cs="Courier New"/>
          <w:noProof/>
          <w:sz w:val="16"/>
          <w:szCs w:val="16"/>
        </w:rPr>
        <w:t xml:space="preserve">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571C6B7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LMM_SD)</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2C640048" w:rsidR="00825577" w:rsidRDefault="00F70779" w:rsidP="00376144">
      <w:pPr>
        <w:jc w:val="both"/>
        <w:rPr>
          <w:noProof/>
        </w:rPr>
      </w:pPr>
      <w:r>
        <w:rPr>
          <w:noProof/>
        </w:rPr>
        <w:t xml:space="preserve">This </w:t>
      </w:r>
      <w:r w:rsidR="00497C0A">
        <w:rPr>
          <w:noProof/>
        </w:rPr>
        <w:t>adjudicates</w:t>
      </w:r>
      <w:r>
        <w:rPr>
          <w:noProof/>
        </w:rPr>
        <w:t xml:space="preserve"> some of </w:t>
      </w:r>
      <w:r w:rsidR="007F1400">
        <w:rPr>
          <w:noProof/>
        </w:rPr>
        <w:t xml:space="preserve">the </w:t>
      </w:r>
      <w:r>
        <w:rPr>
          <w:noProof/>
        </w:rPr>
        <w:t>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w:t>
      </w:r>
      <w:r w:rsidR="00AF719D">
        <w:rPr>
          <w:noProof/>
        </w:rPr>
        <w:t>4</w:t>
      </w:r>
      <w:r w:rsidR="003E605C">
        <w:rPr>
          <w:noProof/>
        </w:rPr>
        <w:t xml:space="preserve">, an associated standard error of </w:t>
      </w:r>
      <w:r w:rsidR="00AF719D">
        <w:rPr>
          <w:noProof/>
        </w:rPr>
        <w:t>2.38</w:t>
      </w:r>
      <w:r w:rsidR="003E605C">
        <w:rPr>
          <w:noProof/>
        </w:rPr>
        <w:t xml:space="preserve"> and a p value of </w:t>
      </w:r>
      <w:r w:rsidR="00AF719D">
        <w:rPr>
          <w:noProof/>
        </w:rPr>
        <w:t>0.86</w:t>
      </w:r>
      <w:r w:rsidR="003E605C">
        <w:rPr>
          <w:noProof/>
        </w:rPr>
        <w:t xml:space="preserve"> for</w:t>
      </w:r>
      <w:r w:rsidR="000606DA">
        <w:rPr>
          <w:noProof/>
        </w:rPr>
        <w:t xml:space="preserve"> the effect of</w:t>
      </w:r>
      <w:r w:rsidR="003E605C">
        <w:rPr>
          <w:noProof/>
        </w:rPr>
        <w:t xml:space="preserve"> </w:t>
      </w:r>
      <w:r w:rsidR="003E605C" w:rsidRPr="001635C7">
        <w:rPr>
          <w:b/>
          <w:bCs/>
          <w:noProof/>
        </w:rPr>
        <w:t>Condition</w:t>
      </w:r>
      <w:r w:rsidR="001635C7" w:rsidRPr="001635C7">
        <w:rPr>
          <w:b/>
          <w:bCs/>
          <w:noProof/>
        </w:rPr>
        <w:t>OfInterest</w:t>
      </w:r>
      <w:r w:rsidR="000606DA" w:rsidRPr="000606DA">
        <w:rPr>
          <w:noProof/>
        </w:rPr>
        <w:t xml:space="preserve"> on the PSE</w:t>
      </w:r>
      <w:r w:rsidR="003E605C">
        <w:rPr>
          <w:noProof/>
        </w:rPr>
        <w:t>.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3626C1">
        <w:rPr>
          <w:noProof/>
        </w:rPr>
        <w:t>)</w:t>
      </w:r>
      <w:r w:rsidR="003E605C">
        <w:rPr>
          <w:noProof/>
        </w:rPr>
        <w:t>, in turn, yields a regression coefficient of -0.</w:t>
      </w:r>
      <w:r w:rsidR="00AF719D">
        <w:rPr>
          <w:noProof/>
        </w:rPr>
        <w:t>41</w:t>
      </w:r>
      <w:r w:rsidR="00825577">
        <w:rPr>
          <w:noProof/>
        </w:rPr>
        <w:t xml:space="preserve"> and</w:t>
      </w:r>
      <w:r w:rsidR="003E605C">
        <w:rPr>
          <w:noProof/>
        </w:rPr>
        <w:t xml:space="preserve"> an associated standard error of </w:t>
      </w:r>
      <w:r w:rsidR="00AF719D">
        <w:rPr>
          <w:noProof/>
        </w:rPr>
        <w:t>0.47</w:t>
      </w:r>
      <w:r w:rsidR="00825577">
        <w:rPr>
          <w:noProof/>
        </w:rPr>
        <w:t xml:space="preserve">. When the lmerTest package </w:t>
      </w:r>
      <w:r w:rsidR="00825577">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825577">
        <w:rPr>
          <w:noProof/>
        </w:rPr>
        <w:fldChar w:fldCharType="separate"/>
      </w:r>
      <w:r w:rsidR="00825577" w:rsidRPr="00825577">
        <w:rPr>
          <w:noProof/>
        </w:rPr>
        <w:t>(Kuznetsova, Brockhoff, &amp; Christensen, 2017)</w:t>
      </w:r>
      <w:r w:rsidR="00825577">
        <w:rPr>
          <w:noProof/>
        </w:rPr>
        <w:fldChar w:fldCharType="end"/>
      </w:r>
      <w:r w:rsidR="00825577">
        <w:rPr>
          <w:noProof/>
        </w:rPr>
        <w:t xml:space="preserve"> is loaded, calling the summary() function on the LMM object also </w:t>
      </w:r>
      <w:r w:rsidR="00446CA3">
        <w:rPr>
          <w:noProof/>
        </w:rPr>
        <w:t>provides</w:t>
      </w:r>
      <w:r w:rsidR="00825577">
        <w:rPr>
          <w:noProof/>
        </w:rPr>
        <w:t xml:space="preserve"> a </w:t>
      </w:r>
      <w:r w:rsidR="003E605C">
        <w:rPr>
          <w:noProof/>
        </w:rPr>
        <w:t>p value</w:t>
      </w:r>
      <w:r w:rsidR="00825577">
        <w:rPr>
          <w:noProof/>
        </w:rPr>
        <w:t>, based</w:t>
      </w:r>
      <w:r w:rsidR="003E605C">
        <w:rPr>
          <w:noProof/>
        </w:rPr>
        <w:t xml:space="preserve"> </w:t>
      </w:r>
      <w:r w:rsidR="00825577">
        <w:rPr>
          <w:noProof/>
        </w:rPr>
        <w:t>on degrees of freedom approximated with the Satter</w:t>
      </w:r>
      <w:r w:rsidR="00446CA3">
        <w:rPr>
          <w:noProof/>
        </w:rPr>
        <w:t>th</w:t>
      </w:r>
      <w:r w:rsidR="00825577">
        <w:rPr>
          <w:noProof/>
        </w:rPr>
        <w:t>waite method</w:t>
      </w:r>
      <w:r w:rsidR="00446CA3">
        <w:rPr>
          <w:noProof/>
        </w:rPr>
        <w:t xml:space="preserve"> </w:t>
      </w:r>
      <w:r w:rsidR="00446CA3">
        <w:rPr>
          <w:noProof/>
        </w:rPr>
        <w:fldChar w:fldCharType="begin" w:fldLock="1"/>
      </w:r>
      <w:r w:rsidR="00446CA3">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operties":{"noteIndex":0},"schema":"https://github.com/citation-style-language/schema/raw/master/csl-citation.json"}</w:instrText>
      </w:r>
      <w:r w:rsidR="00446CA3">
        <w:rPr>
          <w:noProof/>
        </w:rPr>
        <w:fldChar w:fldCharType="separate"/>
      </w:r>
      <w:r w:rsidR="00446CA3" w:rsidRPr="00446CA3">
        <w:rPr>
          <w:noProof/>
        </w:rPr>
        <w:t>(Kuznetsova et al., 2017)</w:t>
      </w:r>
      <w:r w:rsidR="00446CA3">
        <w:rPr>
          <w:noProof/>
        </w:rPr>
        <w:fldChar w:fldCharType="end"/>
      </w:r>
      <w:r w:rsidR="00825577">
        <w:rPr>
          <w:noProof/>
        </w:rPr>
        <w:t>. We will discuss another method for significance testing, Likelihood Ratio Test</w:t>
      </w:r>
      <w:r w:rsidR="00F73361">
        <w:rPr>
          <w:noProof/>
        </w:rPr>
        <w:t>s</w:t>
      </w:r>
      <w:r w:rsidR="00825577">
        <w:rPr>
          <w:noProof/>
        </w:rPr>
        <w:t xml:space="preserve">, below. For our synthetic dataset, this estimated p value is </w:t>
      </w:r>
      <w:r w:rsidR="003E605C">
        <w:rPr>
          <w:noProof/>
        </w:rPr>
        <w:t>0.</w:t>
      </w:r>
      <w:r w:rsidR="0047367A">
        <w:rPr>
          <w:noProof/>
        </w:rPr>
        <w:t>38</w:t>
      </w:r>
      <w:r w:rsidR="003E605C">
        <w:rPr>
          <w:noProof/>
        </w:rPr>
        <w:t>. The Mixed Model analysis thus provides the same coefficient estimate, but a much lower standard error</w:t>
      </w:r>
      <w:r w:rsidR="003B29B6">
        <w:rPr>
          <w:noProof/>
        </w:rPr>
        <w:t>.</w:t>
      </w:r>
      <w:r w:rsidR="008459C4">
        <w:rPr>
          <w:noProof/>
        </w:rPr>
        <w:t xml:space="preserve"> It has to be noted that the coefficients are likely only the same across both methods because none of the participants show a</w:t>
      </w:r>
      <w:r w:rsidR="00A81503">
        <w:rPr>
          <w:noProof/>
        </w:rPr>
        <w:t>n</w:t>
      </w:r>
      <w:r w:rsidR="008459C4">
        <w:rPr>
          <w:noProof/>
        </w:rPr>
        <w:t xml:space="preserve"> </w:t>
      </w:r>
      <w:r w:rsidR="00A81503">
        <w:rPr>
          <w:noProof/>
        </w:rPr>
        <w:t xml:space="preserve">outlier-like </w:t>
      </w:r>
      <w:r w:rsidR="008459C4">
        <w:rPr>
          <w:noProof/>
        </w:rPr>
        <w:t>behaviour</w:t>
      </w:r>
      <w:r w:rsidR="00A81503">
        <w:rPr>
          <w:noProof/>
        </w:rPr>
        <w:t>.</w:t>
      </w:r>
      <w:r w:rsidR="008459C4">
        <w:rPr>
          <w:noProof/>
        </w:rPr>
        <w:t xml:space="preserve"> The coefficient estimate </w:t>
      </w:r>
      <w:r w:rsidR="00825577">
        <w:rPr>
          <w:noProof/>
        </w:rPr>
        <w:t>w</w:t>
      </w:r>
      <w:r w:rsidR="008459C4">
        <w:rPr>
          <w:noProof/>
        </w:rPr>
        <w:t xml:space="preserve">ould be biased unduely by such outliers, while the LMM estimates should </w:t>
      </w:r>
      <w:r w:rsidR="00825577">
        <w:rPr>
          <w:noProof/>
        </w:rPr>
        <w:t xml:space="preserve">remain </w:t>
      </w:r>
      <w:r w:rsidR="008459C4">
        <w:rPr>
          <w:noProof/>
        </w:rPr>
        <w:t>largely unaffected.</w:t>
      </w:r>
      <w:r w:rsidR="003B29B6">
        <w:rPr>
          <w:noProof/>
        </w:rPr>
        <w:t xml:space="preserve"> </w:t>
      </w:r>
      <w:r w:rsidR="00FC2122">
        <w:rPr>
          <w:noProof/>
        </w:rPr>
        <w:t xml:space="preserve">As for the random effects, it yields intercepts of -0.06 for S01, 0 for S02, -0.1 for S03, 0.15 for S04 and 0.025 for S05, which – as expected – corresponds roughly to these participants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r w:rsidR="00450231">
        <w:rPr>
          <w:noProof/>
        </w:rPr>
        <w:t xml:space="preserve"> We find similar differences for the </w:t>
      </w:r>
      <w:r w:rsidR="00F63B99">
        <w:rPr>
          <w:noProof/>
        </w:rPr>
        <w:t>standard deviations: The Condition x StandardValues ANOVA yields a regression coefficient of</w:t>
      </w:r>
      <w:r w:rsidR="00B869A4">
        <w:rPr>
          <w:noProof/>
        </w:rPr>
        <w:t xml:space="preserve"> 0.84</w:t>
      </w:r>
      <w:r w:rsidR="00F63B99">
        <w:rPr>
          <w:noProof/>
        </w:rPr>
        <w:t xml:space="preserve">, a standard error of </w:t>
      </w:r>
      <w:r w:rsidR="00B869A4">
        <w:rPr>
          <w:noProof/>
        </w:rPr>
        <w:t xml:space="preserve">0.69 </w:t>
      </w:r>
      <w:r w:rsidR="00F63B99">
        <w:rPr>
          <w:noProof/>
        </w:rPr>
        <w:t xml:space="preserve">and a p value of </w:t>
      </w:r>
      <w:r w:rsidR="00B869A4">
        <w:rPr>
          <w:noProof/>
        </w:rPr>
        <w:t>0.22</w:t>
      </w:r>
      <w:r w:rsidR="00F63B99">
        <w:rPr>
          <w:noProof/>
        </w:rPr>
        <w:t xml:space="preserve"> for the effect of ConditionOfInterest on the standard deviation. A Linear Mixed Model, in turn, returns a coeffcient of </w:t>
      </w:r>
      <w:r w:rsidR="00F61C9F">
        <w:rPr>
          <w:noProof/>
        </w:rPr>
        <w:t>0.84</w:t>
      </w:r>
      <w:r w:rsidR="00F63B99">
        <w:rPr>
          <w:noProof/>
        </w:rPr>
        <w:t xml:space="preserve">, a standard error of </w:t>
      </w:r>
      <w:r w:rsidR="00F61C9F">
        <w:rPr>
          <w:noProof/>
        </w:rPr>
        <w:t xml:space="preserve">0.46 </w:t>
      </w:r>
      <w:r w:rsidR="00F63B99">
        <w:rPr>
          <w:noProof/>
        </w:rPr>
        <w:t xml:space="preserve">and a p value of </w:t>
      </w:r>
      <w:r w:rsidR="00F61C9F">
        <w:rPr>
          <w:noProof/>
        </w:rPr>
        <w:t>0.08</w:t>
      </w:r>
      <w:r w:rsidR="00F63B99">
        <w:rPr>
          <w:noProof/>
        </w:rPr>
        <w:t>.</w:t>
      </w:r>
    </w:p>
    <w:p w14:paraId="00DA3F19" w14:textId="4C13C873" w:rsidR="00EC6211" w:rsidRDefault="003E605C" w:rsidP="00376144">
      <w:pPr>
        <w:jc w:val="both"/>
        <w:rPr>
          <w:noProof/>
        </w:rPr>
      </w:pPr>
      <w:r>
        <w:rPr>
          <w:noProof/>
        </w:rPr>
        <w:lastRenderedPageBreak/>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8459C4">
        <w:rPr>
          <w:noProof/>
        </w:rPr>
        <w:t xml:space="preserve"> (LMM)</w:t>
      </w:r>
      <w:r w:rsidR="009E0CD5">
        <w:rPr>
          <w:noProof/>
        </w:rPr>
        <w:t xml:space="preserve"> established above</w:t>
      </w:r>
      <w:r>
        <w:rPr>
          <w:noProof/>
        </w:rPr>
        <w:t xml:space="preserve">. However, Mixed Models have some advantages </w:t>
      </w:r>
      <w:r w:rsidR="00D50741">
        <w:rPr>
          <w:noProof/>
        </w:rPr>
        <w:t>over</w:t>
      </w:r>
      <w:r>
        <w:rPr>
          <w:noProof/>
        </w:rPr>
        <w:t xml:space="preserve"> repeated measures ANOVA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repeated measures ANOVAs.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2C8E8C91" w:rsidR="00825577" w:rsidRDefault="00EC6211" w:rsidP="00376144">
      <w:pPr>
        <w:jc w:val="both"/>
        <w:rPr>
          <w:noProof/>
        </w:rPr>
      </w:pPr>
      <w:r>
        <w:rPr>
          <w:noProof/>
        </w:rPr>
        <w:t xml:space="preserve">In fact, the specification of the Mixed Model requires further discussion. Since we are generally not interested in the population-wide effect of </w:t>
      </w:r>
      <w:r w:rsidRPr="008349C8">
        <w:rPr>
          <w:b/>
          <w:bCs/>
          <w:noProof/>
        </w:rPr>
        <w:t>StandardValues</w:t>
      </w:r>
      <w:r w:rsidR="00A02993">
        <w:rPr>
          <w:noProof/>
        </w:rPr>
        <w:t>, it might be more appropriate to include them as random effect grouping factor, for example with random intercepts.</w:t>
      </w:r>
      <w:r w:rsidR="00D50741">
        <w:rPr>
          <w:noProof/>
        </w:rPr>
        <w:t xml:space="preserve"> The lme4 syntax would then be:</w:t>
      </w:r>
    </w:p>
    <w:p w14:paraId="5983A81A"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Mean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57D06F69" w14:textId="1A22D29D"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44F687CF" w14:textId="77777777" w:rsidR="00F00041" w:rsidRDefault="00F00041" w:rsidP="00F00041">
      <w:pPr>
        <w:jc w:val="both"/>
        <w:rPr>
          <w:noProof/>
        </w:rPr>
      </w:pPr>
    </w:p>
    <w:p w14:paraId="632DB20C" w14:textId="652C028E" w:rsidR="00FC4081" w:rsidRDefault="00230D1F" w:rsidP="00FC4081">
      <w:pPr>
        <w:keepNext/>
        <w:jc w:val="both"/>
      </w:pPr>
      <w:commentRangeStart w:id="5"/>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commentRangeEnd w:id="5"/>
      <w:r w:rsidR="00AD037B">
        <w:rPr>
          <w:rStyle w:val="CommentReference"/>
        </w:rPr>
        <w:commentReference w:id="5"/>
      </w:r>
    </w:p>
    <w:p w14:paraId="06CE5DBB" w14:textId="6032847B" w:rsidR="00230D1F" w:rsidRDefault="00FC4081" w:rsidP="00FC4081">
      <w:pPr>
        <w:pStyle w:val="Caption"/>
        <w:jc w:val="both"/>
        <w:rPr>
          <w:noProof/>
        </w:rPr>
      </w:pPr>
      <w:bookmarkStart w:id="6" w:name="_Ref45635370"/>
      <w:r>
        <w:t xml:space="preserve">Figure </w:t>
      </w:r>
      <w:r w:rsidR="001D7CF8">
        <w:fldChar w:fldCharType="begin"/>
      </w:r>
      <w:r w:rsidR="001D7CF8">
        <w:instrText xml:space="preserve"> SEQ Figure \* ARABIC </w:instrText>
      </w:r>
      <w:r w:rsidR="001D7CF8">
        <w:fldChar w:fldCharType="separate"/>
      </w:r>
      <w:r w:rsidR="00A220A8">
        <w:rPr>
          <w:noProof/>
        </w:rPr>
        <w:t>4</w:t>
      </w:r>
      <w:r w:rsidR="001D7CF8">
        <w:rPr>
          <w:noProof/>
        </w:rPr>
        <w:fldChar w:fldCharType="end"/>
      </w:r>
      <w:bookmarkEnd w:id="6"/>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236BDE33" w:rsidR="0004040C" w:rsidRDefault="006928E2" w:rsidP="00376144">
      <w:pPr>
        <w:jc w:val="both"/>
        <w:rPr>
          <w:noProof/>
        </w:rPr>
      </w:pPr>
      <w:r>
        <w:rPr>
          <w:noProof/>
        </w:rPr>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r w:rsidR="008459C4">
        <w:rPr>
          <w:noProof/>
        </w:rPr>
        <w:t xml:space="preserve"> However, when using this more sophisticated version of the </w:t>
      </w:r>
      <w:r w:rsidR="008349C8">
        <w:rPr>
          <w:noProof/>
        </w:rPr>
        <w:t>Two-Step</w:t>
      </w:r>
      <w:r w:rsidR="008459C4">
        <w:rPr>
          <w:noProof/>
        </w:rPr>
        <w:t xml:space="preserve"> approach, we might still lose power by disregarding that each PSE and JND estimate is based on a large number of trials (e.g., 100 in our case)</w:t>
      </w:r>
      <w:r w:rsidR="00266C53">
        <w:rPr>
          <w:noProof/>
        </w:rPr>
        <w:t xml:space="preserve"> and PSEs and JNDs are still treated as the same, even if one is based on a staircase with 25 trials and the other is based on a staircase with 60 trials.</w:t>
      </w:r>
      <w:r w:rsidR="0077031D">
        <w:rPr>
          <w:noProof/>
        </w:rPr>
        <w:t xml:space="preserve"> Moscatelli et al. </w:t>
      </w:r>
      <w:r w:rsidR="0077031D">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77031D">
        <w:rPr>
          <w:noProof/>
        </w:rPr>
        <w:fldChar w:fldCharType="separate"/>
      </w:r>
      <w:r w:rsidR="0077031D" w:rsidRPr="0077031D">
        <w:rPr>
          <w:noProof/>
        </w:rPr>
        <w:t>(Moscatelli et al., 2012)</w:t>
      </w:r>
      <w:r w:rsidR="0077031D">
        <w:rPr>
          <w:noProof/>
        </w:rPr>
        <w:fldChar w:fldCharType="end"/>
      </w:r>
      <w:r w:rsidR="0077031D">
        <w:rPr>
          <w:noProof/>
        </w:rPr>
        <w:t xml:space="preserve"> have suggested the use of Generalized Linear Mixed Models to avoid </w:t>
      </w:r>
      <w:r w:rsidR="00D50741">
        <w:rPr>
          <w:noProof/>
        </w:rPr>
        <w:t>both issues</w:t>
      </w:r>
      <w:r w:rsidR="0077031D">
        <w:rPr>
          <w:noProof/>
        </w:rPr>
        <w:t>.</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r>
        <w:lastRenderedPageBreak/>
        <w:t>Generalized Linear Mixed Modelling (GLMM)</w:t>
      </w:r>
    </w:p>
    <w:p w14:paraId="00C87095" w14:textId="26BDF845" w:rsidR="008349C8"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continuous dependent variables and (b) can only fit straight lines. (a) is problematic because responses from psychophysical paradigms are generally either proportional or binomial. (b) is problematic because </w:t>
      </w:r>
      <w:r w:rsidR="008349C8">
        <w:rPr>
          <w:noProof/>
        </w:rPr>
        <w:t xml:space="preserve">it is generally assumed </w:t>
      </w:r>
      <w:r w:rsidR="0077031D">
        <w:rPr>
          <w:noProof/>
        </w:rPr>
        <w:t xml:space="preserve">that performance in such experiments is depicted </w:t>
      </w:r>
      <w:r w:rsidR="008349C8">
        <w:rPr>
          <w:noProof/>
        </w:rPr>
        <w:t xml:space="preserve">accurately </w:t>
      </w:r>
      <w:r w:rsidR="0077031D">
        <w:rPr>
          <w:noProof/>
        </w:rPr>
        <w:t xml:space="preserve">by psychometric functions, which are typically non-linear functions like Weibull, Cummulative Gaussian or </w:t>
      </w:r>
      <w:r w:rsidR="00BE4217">
        <w:rPr>
          <w:noProof/>
        </w:rPr>
        <w:t>Lo</w:t>
      </w:r>
      <w:r w:rsidR="0077031D">
        <w:rPr>
          <w:noProof/>
        </w:rPr>
        <w:t xml:space="preserve">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w:t>
      </w:r>
      <w:r w:rsidR="008349C8">
        <w:rPr>
          <w:noProof/>
        </w:rPr>
        <w:t>, but a logit link yields practically the same results.</w:t>
      </w:r>
      <w:r>
        <w:rPr>
          <w:noProof/>
        </w:rPr>
        <w:t xml:space="preserve"> </w:t>
      </w:r>
    </w:p>
    <w:p w14:paraId="31691CCD" w14:textId="01C9E502" w:rsidR="00D805A7" w:rsidRDefault="00F80408" w:rsidP="00F80408">
      <w:pPr>
        <w:jc w:val="both"/>
        <w:rPr>
          <w:noProof/>
        </w:rPr>
      </w:pPr>
      <w:r>
        <w:rPr>
          <w:noProof/>
        </w:rPr>
        <w:t>We first filter for potential</w:t>
      </w:r>
      <w:r w:rsidR="00604177">
        <w:rPr>
          <w:noProof/>
        </w:rPr>
        <w:t>ly</w:t>
      </w:r>
      <w:r>
        <w:rPr>
          <w:noProof/>
        </w:rPr>
        <w:t xml:space="preserve"> presented outlier values</w:t>
      </w:r>
      <w:r w:rsidR="00604177">
        <w:rPr>
          <w:noProof/>
        </w:rPr>
        <w:t xml:space="preserve">; </w:t>
      </w:r>
      <w:r>
        <w:rPr>
          <w:noProof/>
        </w:rPr>
        <w:t xml:space="preserve">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BE4217">
        <w:rPr>
          <w:rFonts w:ascii="Courier New" w:hAnsi="Courier New" w:cs="Courier New"/>
          <w:noProof/>
          <w:sz w:val="20"/>
          <w:szCs w:val="20"/>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BE4217">
        <w:rPr>
          <w:rFonts w:ascii="Courier New" w:hAnsi="Courier New" w:cs="Courier New"/>
          <w:noProof/>
          <w:sz w:val="20"/>
          <w:szCs w:val="20"/>
        </w:rPr>
        <w:t>ConditionOfInterest</w:t>
      </w:r>
      <w:r>
        <w:rPr>
          <w:noProof/>
        </w:rPr>
        <w:t xml:space="preserve"> indicates to what extent the whole psychometric function is shifted to the left </w:t>
      </w:r>
      <w:r>
        <w:rPr>
          <w:noProof/>
        </w:rPr>
        <w:lastRenderedPageBreak/>
        <w:t xml:space="preserve">or to the right. The coefficient for </w:t>
      </w:r>
      <w:r w:rsidRPr="00BE4217">
        <w:rPr>
          <w:rFonts w:ascii="Courier New" w:hAnsi="Courier New" w:cs="Courier New"/>
          <w:noProof/>
          <w:sz w:val="20"/>
          <w:szCs w:val="20"/>
        </w:rPr>
        <w:t>ConditionOfInterest</w:t>
      </w:r>
      <w:r>
        <w:rPr>
          <w:noProof/>
        </w:rPr>
        <w:t xml:space="preserve"> thus corresponds to the extent to which the presence of the manipulation shifts the mean of the psychometric function, that is, the PSE. The interaction between </w:t>
      </w:r>
      <w:r w:rsidRPr="00BE4217">
        <w:rPr>
          <w:rFonts w:ascii="Courier New" w:hAnsi="Courier New" w:cs="Courier New"/>
          <w:noProof/>
          <w:sz w:val="20"/>
          <w:szCs w:val="20"/>
        </w:rPr>
        <w:t>ConditionofInterest</w:t>
      </w:r>
      <w:r>
        <w:rPr>
          <w:noProof/>
        </w:rPr>
        <w:t xml:space="preserve"> and </w:t>
      </w:r>
      <w:r w:rsidRPr="00BE4217">
        <w:rPr>
          <w:rFonts w:ascii="Courier New" w:hAnsi="Courier New" w:cs="Courier New"/>
          <w:noProof/>
          <w:sz w:val="20"/>
          <w:szCs w:val="20"/>
        </w:rPr>
        <w:t>Difference</w:t>
      </w:r>
      <w:r>
        <w:rPr>
          <w:noProof/>
        </w:rPr>
        <w:t xml:space="preserve"> indicates to what extent the manipulation </w:t>
      </w:r>
      <w:r w:rsidRPr="00BE4217">
        <w:rPr>
          <w:rFonts w:ascii="Courier New" w:hAnsi="Courier New" w:cs="Courier New"/>
          <w:noProof/>
          <w:sz w:val="20"/>
          <w:szCs w:val="20"/>
        </w:rPr>
        <w:t>ConditionOfInterest</w:t>
      </w:r>
      <w:r>
        <w:rPr>
          <w:noProof/>
        </w:rPr>
        <w:t xml:space="preserve"> changes the coefficient for </w:t>
      </w:r>
      <w:r w:rsidRPr="00BE4217">
        <w:rPr>
          <w:rFonts w:ascii="Courier New" w:hAnsi="Courier New" w:cs="Courier New"/>
          <w:noProof/>
          <w:sz w:val="20"/>
          <w:szCs w:val="20"/>
        </w:rPr>
        <w:t>Difference</w:t>
      </w:r>
      <w:r>
        <w:rPr>
          <w:noProof/>
        </w:rPr>
        <w:t xml:space="preserve">. This corresponds to the influence of the manipulation on the standard deviation of the psychometric function, and with that, its JND. The </w:t>
      </w:r>
      <w:r w:rsidR="0010338B">
        <w:rPr>
          <w:noProof/>
        </w:rPr>
        <w:t xml:space="preserve">random effects (Intercepts per </w:t>
      </w:r>
      <w:r w:rsidR="0010338B" w:rsidRPr="00BE4217">
        <w:rPr>
          <w:rFonts w:ascii="Courier New" w:hAnsi="Courier New" w:cs="Courier New"/>
          <w:noProof/>
          <w:sz w:val="20"/>
          <w:szCs w:val="20"/>
        </w:rPr>
        <w:t>ID</w:t>
      </w:r>
      <w:r w:rsidR="0010338B">
        <w:rPr>
          <w:noProof/>
        </w:rPr>
        <w:t xml:space="preserve"> in the first model, and Intercepts and Slopes for </w:t>
      </w:r>
      <w:r w:rsidR="0010338B" w:rsidRPr="00BE4217">
        <w:rPr>
          <w:rFonts w:ascii="Courier New" w:hAnsi="Courier New" w:cs="Courier New"/>
          <w:noProof/>
          <w:sz w:val="20"/>
          <w:szCs w:val="20"/>
        </w:rPr>
        <w:t>Difference</w:t>
      </w:r>
      <w:r w:rsidR="0010338B">
        <w:rPr>
          <w:noProof/>
        </w:rPr>
        <w:t xml:space="preserve"> per </w:t>
      </w:r>
      <w:r w:rsidR="0010338B" w:rsidRPr="00BE4217">
        <w:rPr>
          <w:rFonts w:ascii="Courier New" w:hAnsi="Courier New" w:cs="Courier New"/>
          <w:noProof/>
          <w:sz w:val="20"/>
          <w:szCs w:val="20"/>
        </w:rPr>
        <w:t>ID</w:t>
      </w:r>
      <w:r w:rsidR="0010338B">
        <w:rPr>
          <w:noProof/>
        </w:rPr>
        <w:t xml:space="preserve"> in the second model) allow to account for individual differences in PSE and JND per participant.</w:t>
      </w:r>
      <w:r w:rsidR="009C0D5A">
        <w:rPr>
          <w:noProof/>
        </w:rPr>
        <w:t xml:space="preserve"> </w:t>
      </w:r>
    </w:p>
    <w:p w14:paraId="4F7F078F" w14:textId="771402E4" w:rsidR="000B28DC" w:rsidRDefault="009C0D5A" w:rsidP="000B28DC">
      <w:pPr>
        <w:jc w:val="both"/>
        <w:rPr>
          <w:noProof/>
        </w:rPr>
      </w:pPr>
      <w:r>
        <w:rPr>
          <w:noProof/>
        </w:rPr>
        <w:t xml:space="preserve">When the lmerTest package </w:t>
      </w:r>
      <w:r w:rsidR="00052279">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BE4217">
        <w:rPr>
          <w:rFonts w:ascii="Courier New" w:hAnsi="Courier New" w:cs="Courier New"/>
          <w:noProof/>
          <w:sz w:val="20"/>
          <w:szCs w:val="20"/>
        </w:rPr>
        <w:t>ConditionOfInterest</w:t>
      </w:r>
      <w:r>
        <w:rPr>
          <w:noProof/>
        </w:rPr>
        <w:t xml:space="preserve">, </w:t>
      </w:r>
      <w:r w:rsidRPr="00BE4217">
        <w:rPr>
          <w:rFonts w:ascii="Courier New" w:hAnsi="Courier New" w:cs="Courier New"/>
          <w:noProof/>
          <w:sz w:val="20"/>
          <w:szCs w:val="20"/>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w:t>
      </w:r>
      <w:r w:rsidR="00EC3D94">
        <w:rPr>
          <w:noProof/>
        </w:rPr>
        <w:t xml:space="preserve"> model.</w:t>
      </w:r>
      <w:r w:rsidR="005A6220">
        <w:rPr>
          <w:noProof/>
        </w:rPr>
        <w:t xml:space="preserve"> The p value is then based on a model fit criterion.</w:t>
      </w:r>
      <w:r w:rsidR="00E11438">
        <w:rPr>
          <w:noProof/>
        </w:rPr>
        <w:t xml:space="preserve"> If we want to test for the impact of </w:t>
      </w:r>
      <w:r w:rsidR="00E11438" w:rsidRPr="00BE4217">
        <w:rPr>
          <w:rFonts w:ascii="Courier New" w:hAnsi="Courier New" w:cs="Courier New"/>
          <w:noProof/>
          <w:sz w:val="20"/>
          <w:szCs w:val="20"/>
        </w:rPr>
        <w:t>ConditionOfInterest</w:t>
      </w:r>
      <w:r w:rsidR="00E11438">
        <w:rPr>
          <w:noProof/>
        </w:rPr>
        <w:t xml:space="preserve">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 xml:space="preserve">implemented in the </w:t>
      </w:r>
      <w:r w:rsidRPr="00BE4217">
        <w:rPr>
          <w:rFonts w:ascii="Courier New" w:hAnsi="Courier New" w:cs="Courier New"/>
          <w:noProof/>
          <w:sz w:val="20"/>
          <w:szCs w:val="20"/>
        </w:rPr>
        <w:t>anova()</w:t>
      </w:r>
      <w:r>
        <w:rPr>
          <w:noProof/>
        </w:rPr>
        <w:t xml:space="preserve">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3BF1FA81" w14:textId="396321EB" w:rsidR="00EC3D94"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 xml:space="preserve">whether the test model is significantly better than the null model. If it is, this is evidence that </w:t>
      </w:r>
      <w:r w:rsidR="00BE27CA" w:rsidRPr="00BE4217">
        <w:rPr>
          <w:rFonts w:ascii="Courier New" w:hAnsi="Courier New" w:cs="Courier New"/>
          <w:noProof/>
          <w:sz w:val="20"/>
          <w:szCs w:val="20"/>
        </w:rPr>
        <w:t>ConditionOfInterest</w:t>
      </w:r>
      <w:r w:rsidR="00BE27CA">
        <w:rPr>
          <w:noProof/>
        </w:rPr>
        <w:t xml:space="preserve"> has a significant influence on the slope of the psychometric function, that is, on the JND.</w:t>
      </w:r>
    </w:p>
    <w:p w14:paraId="0D52C857" w14:textId="55BFD8EE" w:rsidR="005A6220" w:rsidRDefault="00FC7AF7" w:rsidP="005A6220">
      <w:pPr>
        <w:jc w:val="both"/>
        <w:rPr>
          <w:noProof/>
        </w:rPr>
      </w:pPr>
      <w:r>
        <w:rPr>
          <w:noProof/>
        </w:rPr>
        <w:t xml:space="preserve">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BE4217">
        <w:rPr>
          <w:rFonts w:ascii="Courier New" w:hAnsi="Courier New" w:cs="Courier New"/>
          <w:noProof/>
          <w:sz w:val="20"/>
          <w:szCs w:val="20"/>
        </w:rPr>
        <w:t>ConditionOfInterest</w:t>
      </w:r>
      <w:r w:rsidR="00E703DF">
        <w:rPr>
          <w:noProof/>
        </w:rPr>
        <w:t xml:space="preserve"> and </w:t>
      </w:r>
      <w:r w:rsidR="00E703DF" w:rsidRPr="00BE4217">
        <w:rPr>
          <w:rFonts w:ascii="Courier New" w:hAnsi="Courier New" w:cs="Courier New"/>
          <w:noProof/>
          <w:sz w:val="20"/>
          <w:szCs w:val="20"/>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lastRenderedPageBreak/>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2B1903F3"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E4217">
        <w:rPr>
          <w:rFonts w:ascii="Courier New" w:hAnsi="Courier New" w:cs="Courier New"/>
          <w:noProof/>
          <w:sz w:val="20"/>
          <w:szCs w:val="20"/>
        </w:rPr>
        <w:t>GLMM_RandomIntercepts_JND</w:t>
      </w:r>
      <w:r w:rsidR="00B65CD5" w:rsidRPr="00B65CD5">
        <w:rPr>
          <w:noProof/>
        </w:rPr>
        <w:t xml:space="preserve"> and </w:t>
      </w:r>
      <w:r w:rsidR="00B65CD5" w:rsidRPr="00BE4217">
        <w:rPr>
          <w:rFonts w:ascii="Courier New" w:hAnsi="Courier New" w:cs="Courier New"/>
          <w:noProof/>
          <w:sz w:val="20"/>
          <w:szCs w:val="20"/>
        </w:rPr>
        <w:t>GLMM_RandomIntercepts_PSE</w:t>
      </w:r>
      <w:r w:rsidR="00B65CD5" w:rsidRPr="00BE4217">
        <w:rPr>
          <w:noProof/>
        </w:rPr>
        <w:t>,</w:t>
      </w:r>
      <w:r w:rsidR="00B65CD5" w:rsidRPr="00B65CD5">
        <w:rPr>
          <w:noProof/>
        </w:rPr>
        <w:t xml:space="preserve"> respectively</w:t>
      </w:r>
      <w:r w:rsidR="00B65CD5">
        <w:rPr>
          <w:noProof/>
        </w:rPr>
        <w:t>)</w:t>
      </w:r>
      <w:r w:rsidR="00A721D6">
        <w:rPr>
          <w:noProof/>
        </w:rPr>
        <w:t>, is preferrable.</w:t>
      </w:r>
    </w:p>
    <w:p w14:paraId="79B94802" w14:textId="540C608C" w:rsidR="008349C8" w:rsidRDefault="008349C8" w:rsidP="000B28DC">
      <w:pPr>
        <w:jc w:val="both"/>
        <w:rPr>
          <w:noProof/>
        </w:rPr>
      </w:pPr>
    </w:p>
    <w:p w14:paraId="79E0C362" w14:textId="443B2CEB" w:rsidR="008349C8" w:rsidRDefault="008349C8" w:rsidP="007B24C5">
      <w:pPr>
        <w:pStyle w:val="Heading3"/>
        <w:rPr>
          <w:noProof/>
        </w:rPr>
      </w:pPr>
      <w:r>
        <w:rPr>
          <w:noProof/>
        </w:rPr>
        <w:t>A deep dive into model specifications</w:t>
      </w:r>
    </w:p>
    <w:p w14:paraId="4489865B" w14:textId="77777777" w:rsidR="00667C0E" w:rsidRDefault="002B0190" w:rsidP="000B28DC">
      <w:pPr>
        <w:jc w:val="both"/>
        <w:rPr>
          <w:noProof/>
        </w:rPr>
      </w:pPr>
      <w:r>
        <w:rPr>
          <w:noProof/>
        </w:rPr>
        <w:t xml:space="preserve">A further method to determine the correct model specification is to study to what extent each meets the assumptions of Generalized Linear Mixed Models: </w:t>
      </w:r>
      <w:r w:rsidR="00BE4217">
        <w:rPr>
          <w:noProof/>
        </w:rPr>
        <w:t xml:space="preserve">(1) </w:t>
      </w:r>
      <w:r>
        <w:rPr>
          <w:noProof/>
        </w:rPr>
        <w:t xml:space="preserve">Homoskedasticity and </w:t>
      </w:r>
      <w:r w:rsidR="00BE4217">
        <w:rPr>
          <w:noProof/>
        </w:rPr>
        <w:t xml:space="preserve">(2) </w:t>
      </w:r>
      <w:r>
        <w:rPr>
          <w:noProof/>
        </w:rPr>
        <w:t xml:space="preserve">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w:t>
      </w:r>
    </w:p>
    <w:p w14:paraId="31A347CF" w14:textId="343F5C1C" w:rsidR="00667C0E" w:rsidRDefault="00667C0E" w:rsidP="00667C0E">
      <w:pPr>
        <w:pStyle w:val="Heading4"/>
        <w:rPr>
          <w:noProof/>
        </w:rPr>
      </w:pPr>
      <w:r>
        <w:rPr>
          <w:noProof/>
        </w:rPr>
        <w:t>Homoskedascticity</w:t>
      </w:r>
    </w:p>
    <w:p w14:paraId="6894250D" w14:textId="6AF41A56" w:rsidR="00B4197D" w:rsidRDefault="00E86EBC" w:rsidP="000B28DC">
      <w:pPr>
        <w:jc w:val="both"/>
        <w:rPr>
          <w:noProof/>
        </w:rPr>
      </w:pPr>
      <w:r>
        <w:rPr>
          <w:noProof/>
        </w:rPr>
        <w:t xml:space="preserve">For Linear Models, </w:t>
      </w:r>
      <w:r w:rsidR="002B0190">
        <w:rPr>
          <w:noProof/>
        </w:rPr>
        <w:t>homo</w:t>
      </w:r>
      <w:r>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Pr>
          <w:noProof/>
        </w:rPr>
        <w:t xml:space="preserve"> depend</w:t>
      </w:r>
      <w:r w:rsidR="008F4C8E">
        <w:rPr>
          <w:noProof/>
        </w:rPr>
        <w:t>s</w:t>
      </w:r>
      <w:r>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StandardValues of 5, 10 and 50 m/s, and (high) inter-participant variability both for PSE and JND of 0.5,</w:t>
      </w:r>
      <w:r w:rsidR="006D418E">
        <w:rPr>
          <w:noProof/>
        </w:rPr>
        <w:t xml:space="preserve"> and plot the DHARMa-standardized residuals against each of the sub-groups in our data (</w:t>
      </w:r>
      <w:r w:rsidR="006D418E" w:rsidRPr="00B76B09">
        <w:rPr>
          <w:rFonts w:ascii="Courier New" w:hAnsi="Courier New" w:cs="Courier New"/>
          <w:noProof/>
          <w:sz w:val="20"/>
          <w:szCs w:val="20"/>
        </w:rPr>
        <w:t>ConditionOfInterest</w:t>
      </w:r>
      <w:r w:rsidR="006D418E">
        <w:rPr>
          <w:noProof/>
        </w:rPr>
        <w:t xml:space="preserve">, </w:t>
      </w:r>
      <w:r w:rsidR="006D418E" w:rsidRPr="00B76B09">
        <w:rPr>
          <w:rFonts w:ascii="Courier New" w:hAnsi="Courier New" w:cs="Courier New"/>
          <w:noProof/>
          <w:sz w:val="20"/>
          <w:szCs w:val="20"/>
        </w:rPr>
        <w:t>StandardValues</w:t>
      </w:r>
      <w:r w:rsidR="006D418E">
        <w:rPr>
          <w:noProof/>
        </w:rPr>
        <w:t xml:space="preserve">, </w:t>
      </w:r>
      <w:r w:rsidR="006D418E" w:rsidRPr="00B76B09">
        <w:rPr>
          <w:rFonts w:ascii="Courier New" w:hAnsi="Courier New" w:cs="Courier New"/>
          <w:noProof/>
          <w:sz w:val="20"/>
          <w:szCs w:val="20"/>
        </w:rPr>
        <w:t>ID</w:t>
      </w:r>
      <w:r w:rsidR="006D418E">
        <w:rPr>
          <w:noProof/>
        </w:rPr>
        <w:t>;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3E1274">
        <w:t xml:space="preserve">Figure </w:t>
      </w:r>
      <w:r w:rsidR="003E127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 xml:space="preserve">random intercepts </w:t>
      </w:r>
      <w:r w:rsidR="00D40248">
        <w:rPr>
          <w:noProof/>
        </w:rPr>
        <w:lastRenderedPageBreak/>
        <w:t>and slopes</w:t>
      </w:r>
      <w:r w:rsidR="00EA0D58">
        <w:rPr>
          <w:noProof/>
        </w:rPr>
        <w:t xml:space="preserve"> for </w:t>
      </w:r>
      <w:r w:rsidR="00EA0D58" w:rsidRPr="00B76B09">
        <w:rPr>
          <w:rFonts w:ascii="Courier New" w:hAnsi="Courier New" w:cs="Courier New"/>
          <w:noProof/>
          <w:sz w:val="20"/>
          <w:szCs w:val="20"/>
        </w:rPr>
        <w:t>Difference</w:t>
      </w:r>
      <w:r w:rsidR="00EA0D58">
        <w:rPr>
          <w:noProof/>
        </w:rPr>
        <w:t xml:space="preserve"> and </w:t>
      </w:r>
      <w:r w:rsidR="00EA0D58" w:rsidRPr="00B76B09">
        <w:rPr>
          <w:rFonts w:ascii="Courier New" w:hAnsi="Courier New" w:cs="Courier New"/>
          <w:noProof/>
          <w:sz w:val="20"/>
          <w:szCs w:val="20"/>
        </w:rPr>
        <w:t>ConditionOfInterest</w:t>
      </w:r>
      <w:r w:rsidR="00D40248">
        <w:rPr>
          <w:noProof/>
        </w:rPr>
        <w:t xml:space="preserve"> both for </w:t>
      </w:r>
      <w:r w:rsidR="00D40248" w:rsidRPr="00B76B09">
        <w:rPr>
          <w:rFonts w:ascii="Courier New" w:hAnsi="Courier New" w:cs="Courier New"/>
          <w:noProof/>
          <w:sz w:val="20"/>
          <w:szCs w:val="20"/>
        </w:rPr>
        <w:t>ID</w:t>
      </w:r>
      <w:r w:rsidR="00D40248">
        <w:rPr>
          <w:noProof/>
        </w:rPr>
        <w:t xml:space="preserve"> and </w:t>
      </w:r>
      <w:r w:rsidR="00D40248" w:rsidRPr="00B76B09">
        <w:rPr>
          <w:rFonts w:ascii="Courier New" w:hAnsi="Courier New" w:cs="Courier New"/>
          <w:noProof/>
          <w:sz w:val="20"/>
          <w:szCs w:val="20"/>
        </w:rPr>
        <w:t>StandardValues</w:t>
      </w:r>
      <w:r w:rsidR="00D40248" w:rsidRPr="00D40248">
        <w:rPr>
          <w:noProof/>
        </w:rPr>
        <w:t xml:space="preserve"> (</w:t>
      </w:r>
      <w:r w:rsidR="007325F9" w:rsidRPr="00B76B09">
        <w:rPr>
          <w:rFonts w:ascii="Courier New" w:hAnsi="Courier New" w:cs="Courier New"/>
          <w:noProof/>
          <w:sz w:val="20"/>
          <w:szCs w:val="20"/>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5EA61EFA" w14:textId="77777777" w:rsidR="00EA0D58" w:rsidRDefault="00EA0D58" w:rsidP="000B28DC">
      <w:pPr>
        <w:jc w:val="both"/>
        <w:rPr>
          <w:noProof/>
        </w:rPr>
      </w:pPr>
    </w:p>
    <w:p w14:paraId="40CFC50A" w14:textId="7DC6DD81" w:rsidR="007325F9" w:rsidRDefault="007325F9" w:rsidP="000B28DC">
      <w:pPr>
        <w:jc w:val="both"/>
        <w:rPr>
          <w:noProof/>
        </w:rPr>
      </w:pPr>
    </w:p>
    <w:p w14:paraId="512CAC00" w14:textId="77777777" w:rsidR="007325F9" w:rsidRDefault="007325F9" w:rsidP="000B28DC">
      <w:pPr>
        <w:jc w:val="both"/>
        <w:rPr>
          <w:noProof/>
        </w:rPr>
      </w:pP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5234F35C" w:rsidR="009C0D5A" w:rsidRDefault="00462C53" w:rsidP="00462C53">
      <w:pPr>
        <w:pStyle w:val="Caption"/>
        <w:jc w:val="both"/>
      </w:pPr>
      <w:bookmarkStart w:id="7" w:name="_Ref46413137"/>
      <w:r>
        <w:t xml:space="preserve">Figure </w:t>
      </w:r>
      <w:r w:rsidR="001D7CF8">
        <w:fldChar w:fldCharType="begin"/>
      </w:r>
      <w:r w:rsidR="001D7CF8">
        <w:instrText xml:space="preserve"> SEQ Figure \* ARABIC </w:instrText>
      </w:r>
      <w:r w:rsidR="001D7CF8">
        <w:fldChar w:fldCharType="separate"/>
      </w:r>
      <w:r w:rsidR="00A220A8">
        <w:rPr>
          <w:noProof/>
        </w:rPr>
        <w:t>5</w:t>
      </w:r>
      <w:r w:rsidR="001D7CF8">
        <w:rPr>
          <w:noProof/>
        </w:rPr>
        <w:fldChar w:fldCharType="end"/>
      </w:r>
      <w:bookmarkEnd w:id="7"/>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6B83C026"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3E1274">
        <w:t xml:space="preserve">Figure </w:t>
      </w:r>
      <w:r w:rsidR="003E1274">
        <w:rPr>
          <w:noProof/>
        </w:rPr>
        <w:t>5</w:t>
      </w:r>
      <w:r w:rsidR="003E1274">
        <w:fldChar w:fldCharType="end"/>
      </w:r>
      <w:r>
        <w:t>, there are no notable patterns for any of factors. For the continuous variable Difference,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r w:rsidR="00067743" w:rsidRPr="0094129D">
        <w:rPr>
          <w:rFonts w:ascii="Courier New" w:hAnsi="Courier New" w:cs="Courier New"/>
          <w:noProof/>
          <w:sz w:val="20"/>
          <w:szCs w:val="20"/>
        </w:rPr>
        <w:t>StandardValues</w:t>
      </w:r>
      <w:r w:rsidR="00067743">
        <w:t xml:space="preserve">, </w:t>
      </w:r>
      <w:r w:rsidR="00067743" w:rsidRPr="0094129D">
        <w:rPr>
          <w:rFonts w:ascii="Courier New" w:hAnsi="Courier New" w:cs="Courier New"/>
          <w:noProof/>
          <w:sz w:val="20"/>
          <w:szCs w:val="20"/>
        </w:rPr>
        <w:t>ID</w:t>
      </w:r>
      <w:r w:rsidR="00067743">
        <w:t xml:space="preserve"> and </w:t>
      </w:r>
      <w:r w:rsidR="00067743" w:rsidRPr="0094129D">
        <w:rPr>
          <w:rFonts w:ascii="Courier New" w:hAnsi="Courier New" w:cs="Courier New"/>
          <w:noProof/>
          <w:sz w:val="20"/>
          <w:szCs w:val="20"/>
        </w:rPr>
        <w:t>ConditionOfInterest</w:t>
      </w:r>
      <w:r w:rsidR="008B1082">
        <w:t>.</w:t>
      </w:r>
    </w:p>
    <w:p w14:paraId="386F5DA1" w14:textId="535AD6A7" w:rsidR="00667C0E" w:rsidRDefault="00667C0E" w:rsidP="00667C0E">
      <w:pPr>
        <w:pStyle w:val="Heading4"/>
      </w:pPr>
      <w:r>
        <w:t>Patterns in residuals</w:t>
      </w:r>
    </w:p>
    <w:p w14:paraId="23035AE1" w14:textId="2D67B3AD" w:rsidR="00AD037B" w:rsidRDefault="000A4380" w:rsidP="000B28DC">
      <w:pPr>
        <w:jc w:val="both"/>
        <w:rPr>
          <w:noProof/>
        </w:rPr>
      </w:pPr>
      <w:r>
        <w:rPr>
          <w:noProof/>
        </w:rPr>
        <w:t xml:space="preserve">Linear Models can furthermore be unreliable if the underlying </w:t>
      </w:r>
      <w:r w:rsidR="00D936BA">
        <w:rPr>
          <w:noProof/>
        </w:rPr>
        <w:t>data structure</w:t>
      </w:r>
      <w:r>
        <w:rPr>
          <w:noProof/>
        </w:rPr>
        <w:t xml:space="preserve"> is not </w:t>
      </w:r>
      <w:r w:rsidR="00D936BA">
        <w:rPr>
          <w:noProof/>
        </w:rPr>
        <w:t>modelled</w:t>
      </w:r>
      <w:r>
        <w:rPr>
          <w:noProof/>
        </w:rPr>
        <w:t xml:space="preserve">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 xml:space="preserve">five </w:t>
      </w:r>
      <w:r w:rsidR="00183E8D">
        <w:rPr>
          <w:noProof/>
        </w:rPr>
        <w:lastRenderedPageBreak/>
        <w:t>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AD037B">
        <w:t xml:space="preserve">Table </w:t>
      </w:r>
      <w:r w:rsidR="00AD037B">
        <w:rPr>
          <w:noProof/>
        </w:rPr>
        <w:t>1</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w:t>
      </w:r>
      <w:r w:rsidR="006D47EE">
        <w:rPr>
          <w:noProof/>
        </w:rPr>
        <w:fldChar w:fldCharType="begin"/>
      </w:r>
      <w:r w:rsidR="006D47EE">
        <w:rPr>
          <w:noProof/>
        </w:rPr>
        <w:instrText xml:space="preserve"> REF _Ref49984494 \h </w:instrText>
      </w:r>
      <w:r w:rsidR="006D47EE">
        <w:rPr>
          <w:noProof/>
        </w:rPr>
      </w:r>
      <w:r w:rsidR="006D47EE">
        <w:rPr>
          <w:noProof/>
        </w:rPr>
        <w:fldChar w:fldCharType="separate"/>
      </w:r>
      <w:r w:rsidR="006D47EE">
        <w:t xml:space="preserve">Complementary Figure </w:t>
      </w:r>
      <w:r w:rsidR="006D47EE">
        <w:rPr>
          <w:noProof/>
        </w:rPr>
        <w:t>1</w:t>
      </w:r>
      <w:r w:rsidR="006D47EE">
        <w:rPr>
          <w:noProof/>
        </w:rPr>
        <w:fldChar w:fldCharType="end"/>
      </w:r>
      <w:r w:rsidR="006D47EE">
        <w:rPr>
          <w:noProof/>
        </w:rPr>
        <w:t xml:space="preserve"> illustrates the residuals for one representative repetition. As you can see, some patterns are left in the residuals for nearly all models. Model M16 may be favoured slightly, but the difference with regards to the other models is very small.</w:t>
      </w:r>
    </w:p>
    <w:p w14:paraId="7E64B8A1" w14:textId="4F665E6F" w:rsidR="00667C0E" w:rsidRDefault="00667C0E" w:rsidP="00667C0E">
      <w:pPr>
        <w:pStyle w:val="Heading4"/>
        <w:rPr>
          <w:noProof/>
        </w:rPr>
      </w:pPr>
      <w:r>
        <w:rPr>
          <w:noProof/>
        </w:rPr>
        <w:t>Recovery of coefficients, standard errors, model fits and power</w:t>
      </w:r>
    </w:p>
    <w:p w14:paraId="3DEDF8F8" w14:textId="5301EE4A" w:rsidR="00D039D9" w:rsidRDefault="00B34EFD" w:rsidP="000B28DC">
      <w:pPr>
        <w:jc w:val="both"/>
        <w:rPr>
          <w:noProof/>
        </w:rPr>
      </w:pPr>
      <w:r>
        <w:rPr>
          <w:noProof/>
        </w:rPr>
        <w:t>Furthermore,</w:t>
      </w:r>
      <w:r w:rsidR="00000845">
        <w:rPr>
          <w:noProof/>
        </w:rPr>
        <w:t xml:space="preserve"> and maybe most importantly,</w:t>
      </w:r>
      <w:r>
        <w:rPr>
          <w:noProof/>
        </w:rPr>
        <w:t xml:space="preserve"> we can verify to what extent each model specification recovers the correct population parameters. Since we </w:t>
      </w:r>
      <w:r w:rsidR="00016F09">
        <w:rPr>
          <w:noProof/>
        </w:rPr>
        <w:t>simulate the datasets, we know its underlying properties and can compare them to the output of each model specification. To this end, we simulate 200 datasets and analyze them with each of the 25 model specifications in</w:t>
      </w:r>
      <w:r w:rsidR="00000845">
        <w:rPr>
          <w:noProof/>
        </w:rPr>
        <w:t xml:space="preserve"> </w:t>
      </w:r>
      <w:r w:rsidR="00000845">
        <w:rPr>
          <w:noProof/>
        </w:rPr>
        <w:fldChar w:fldCharType="begin"/>
      </w:r>
      <w:r w:rsidR="00000845">
        <w:rPr>
          <w:noProof/>
        </w:rPr>
        <w:instrText xml:space="preserve"> REF _Ref47731993 \h </w:instrText>
      </w:r>
      <w:r w:rsidR="00000845">
        <w:rPr>
          <w:noProof/>
        </w:rPr>
      </w:r>
      <w:r w:rsidR="00000845">
        <w:rPr>
          <w:noProof/>
        </w:rPr>
        <w:fldChar w:fldCharType="separate"/>
      </w:r>
      <w:r w:rsidR="00000845">
        <w:t xml:space="preserve">Table </w:t>
      </w:r>
      <w:r w:rsidR="00000845">
        <w:rPr>
          <w:noProof/>
        </w:rPr>
        <w:t>1</w:t>
      </w:r>
      <w:r w:rsidR="00000845">
        <w:rPr>
          <w:noProof/>
        </w:rPr>
        <w:fldChar w:fldCharType="end"/>
      </w:r>
      <w:r w:rsidR="00016F09">
        <w:rPr>
          <w:noProof/>
        </w:rPr>
        <w:t>.</w:t>
      </w:r>
      <w:r w:rsidR="00576176">
        <w:rPr>
          <w:noProof/>
        </w:rPr>
        <w:t xml:space="preserve"> </w:t>
      </w:r>
      <w:r w:rsidR="00576176">
        <w:rPr>
          <w:noProof/>
        </w:rPr>
        <w:t>We choose “</w:t>
      </w:r>
      <w:r w:rsidR="00576176" w:rsidRPr="00963ECB">
        <w:rPr>
          <w:rFonts w:ascii="Courier New" w:hAnsi="Courier New" w:cs="Courier New"/>
          <w:noProof/>
          <w:sz w:val="20"/>
          <w:szCs w:val="20"/>
        </w:rPr>
        <w:t>nAGQ = 1</w:t>
      </w:r>
      <w:r w:rsidR="00576176">
        <w:rPr>
          <w:noProof/>
        </w:rPr>
        <w:t>” and “</w:t>
      </w:r>
      <w:r w:rsidR="00576176" w:rsidRPr="00963ECB">
        <w:rPr>
          <w:rFonts w:ascii="Courier New" w:hAnsi="Courier New" w:cs="Courier New"/>
          <w:noProof/>
          <w:sz w:val="20"/>
          <w:szCs w:val="20"/>
        </w:rPr>
        <w:t>glmerControl(optimizer = "nloptwrap"))</w:t>
      </w:r>
      <w:r w:rsidR="00576176" w:rsidRPr="006658FB">
        <w:rPr>
          <w:noProof/>
        </w:rPr>
        <w:t>”</w:t>
      </w:r>
      <w:r w:rsidR="00576176">
        <w:rPr>
          <w:noProof/>
        </w:rPr>
        <w:t xml:space="preserve"> </w:t>
      </w:r>
      <w:r w:rsidR="00576176">
        <w:rPr>
          <w:noProof/>
        </w:rPr>
        <w:t xml:space="preserve"> as options in the </w:t>
      </w:r>
      <w:r w:rsidR="00576176" w:rsidRPr="00576176">
        <w:rPr>
          <w:rFonts w:ascii="Courier New" w:hAnsi="Courier New" w:cs="Courier New"/>
          <w:noProof/>
          <w:sz w:val="20"/>
          <w:szCs w:val="20"/>
        </w:rPr>
        <w:t>glmer()</w:t>
      </w:r>
      <w:r w:rsidR="00576176">
        <w:rPr>
          <w:noProof/>
        </w:rPr>
        <w:t xml:space="preserve"> function, the rationale for which we will discuss further below. </w:t>
      </w:r>
      <w:r w:rsidR="00D039D9">
        <w:rPr>
          <w:noProof/>
        </w:rPr>
        <w:t xml:space="preserve">We repeat this for six different combinations of PSE and JND differences: </w:t>
      </w:r>
    </w:p>
    <w:p w14:paraId="68071B36" w14:textId="428FF05C" w:rsidR="00D039D9" w:rsidRDefault="00D039D9" w:rsidP="00D039D9">
      <w:pPr>
        <w:pStyle w:val="ListParagraph"/>
        <w:numPr>
          <w:ilvl w:val="0"/>
          <w:numId w:val="4"/>
        </w:numPr>
        <w:jc w:val="both"/>
        <w:rPr>
          <w:noProof/>
        </w:rPr>
      </w:pPr>
      <w:r>
        <w:rPr>
          <w:noProof/>
        </w:rPr>
        <w:t>a PSE difference of 10% &amp; a JND difference of 25%</w:t>
      </w:r>
    </w:p>
    <w:p w14:paraId="49684590" w14:textId="30767EEF"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w:t>
      </w:r>
      <w:r>
        <w:rPr>
          <w:noProof/>
        </w:rPr>
        <w:t>25%</w:t>
      </w:r>
    </w:p>
    <w:p w14:paraId="40418CDD" w14:textId="4CF05BAF"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10% &amp; a JND difference of 25%</w:t>
      </w:r>
    </w:p>
    <w:p w14:paraId="16A4BDB9" w14:textId="059CB2F8"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 xml:space="preserve">10% &amp; a JND difference of </w:t>
      </w:r>
      <w:r w:rsidR="0051494A">
        <w:rPr>
          <w:noProof/>
        </w:rPr>
        <w:t>-</w:t>
      </w:r>
      <w:r>
        <w:rPr>
          <w:noProof/>
        </w:rPr>
        <w:t>25%</w:t>
      </w:r>
    </w:p>
    <w:p w14:paraId="490F1708" w14:textId="4849202B"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0</w:t>
      </w:r>
      <w:r>
        <w:rPr>
          <w:noProof/>
        </w:rPr>
        <w:t>%</w:t>
      </w:r>
    </w:p>
    <w:p w14:paraId="727BE8F4" w14:textId="6C77FD99" w:rsidR="00D039D9" w:rsidRDefault="00D039D9" w:rsidP="00D039D9">
      <w:pPr>
        <w:pStyle w:val="ListParagraph"/>
        <w:numPr>
          <w:ilvl w:val="0"/>
          <w:numId w:val="4"/>
        </w:numPr>
        <w:jc w:val="both"/>
        <w:rPr>
          <w:noProof/>
        </w:rPr>
      </w:pPr>
      <w:r>
        <w:rPr>
          <w:noProof/>
        </w:rPr>
        <w:t xml:space="preserve">a PSE difference of </w:t>
      </w:r>
      <w:r w:rsidR="0051494A">
        <w:rPr>
          <w:noProof/>
        </w:rPr>
        <w:t>0</w:t>
      </w:r>
      <w:r>
        <w:rPr>
          <w:noProof/>
        </w:rPr>
        <w:t>% &amp; a JND difference of 25%</w:t>
      </w:r>
    </w:p>
    <w:p w14:paraId="64C679A6" w14:textId="42DF696E" w:rsidR="00E220BE" w:rsidRDefault="00016F09" w:rsidP="00D039D9">
      <w:pPr>
        <w:jc w:val="both"/>
        <w:rPr>
          <w:noProof/>
        </w:rPr>
      </w:pPr>
      <w:r>
        <w:rPr>
          <w:noProof/>
        </w:rPr>
        <w:t>We then extract the most relevant features (PSEs</w:t>
      </w:r>
      <w:r w:rsidR="00F96F69">
        <w:rPr>
          <w:noProof/>
        </w:rPr>
        <w:t xml:space="preserve"> &amp;</w:t>
      </w:r>
      <w:r>
        <w:rPr>
          <w:noProof/>
        </w:rPr>
        <w:t xml:space="preserve"> standard deviations of the psychometric functions</w:t>
      </w:r>
      <w:r w:rsidR="0042638C">
        <w:rPr>
          <w:noProof/>
        </w:rPr>
        <w:t xml:space="preserve">, </w:t>
      </w:r>
      <w:r w:rsidR="00F96F69">
        <w:rPr>
          <w:noProof/>
        </w:rPr>
        <w:t xml:space="preserve">standard errors for the coefficient estimates, </w:t>
      </w:r>
      <w:r w:rsidR="0042638C">
        <w:rPr>
          <w:noProof/>
        </w:rPr>
        <w:t>AICs and p values</w:t>
      </w:r>
      <w:r>
        <w:rPr>
          <w:noProof/>
        </w:rPr>
        <w:t xml:space="preserve">) and compare them to the values choosen for the simulations. </w:t>
      </w:r>
      <w:r w:rsidR="00E220BE">
        <w:rPr>
          <w:noProof/>
        </w:rPr>
        <w:t xml:space="preserve">The </w:t>
      </w:r>
      <w:r w:rsidR="00D039D9">
        <w:rPr>
          <w:noProof/>
        </w:rPr>
        <w:t>C</w:t>
      </w:r>
      <w:r w:rsidR="00E220BE">
        <w:rPr>
          <w:noProof/>
        </w:rPr>
        <w:t xml:space="preserve">omplementary </w:t>
      </w:r>
      <w:r w:rsidR="00D039D9">
        <w:rPr>
          <w:noProof/>
        </w:rPr>
        <w:t>F</w:t>
      </w:r>
      <w:r w:rsidR="00E220BE">
        <w:rPr>
          <w:noProof/>
        </w:rPr>
        <w:t xml:space="preserve">igures </w:t>
      </w:r>
      <w:r w:rsidR="00D556B1">
        <w:rPr>
          <w:noProof/>
        </w:rPr>
        <w:t>2</w:t>
      </w:r>
      <w:r w:rsidR="00E220BE">
        <w:rPr>
          <w:noProof/>
        </w:rPr>
        <w:t xml:space="preserve"> </w:t>
      </w:r>
      <w:r w:rsidR="00D039D9">
        <w:rPr>
          <w:noProof/>
        </w:rPr>
        <w:t>–</w:t>
      </w:r>
      <w:r w:rsidR="00E220BE">
        <w:rPr>
          <w:noProof/>
        </w:rPr>
        <w:t xml:space="preserve"> 2</w:t>
      </w:r>
      <w:r w:rsidR="00D556B1">
        <w:rPr>
          <w:noProof/>
        </w:rPr>
        <w:t>5</w:t>
      </w:r>
      <w:r w:rsidR="00D039D9">
        <w:rPr>
          <w:noProof/>
        </w:rPr>
        <w:t xml:space="preserve"> show the most important results of this process</w:t>
      </w:r>
      <w:r w:rsidR="00C92C77">
        <w:rPr>
          <w:noProof/>
        </w:rPr>
        <w:t xml:space="preserve">. </w:t>
      </w:r>
      <w:r w:rsidR="0090649B">
        <w:rPr>
          <w:noProof/>
        </w:rPr>
        <w:t xml:space="preserve">Complementary Figures </w:t>
      </w:r>
      <w:r w:rsidR="00D556B1">
        <w:rPr>
          <w:noProof/>
        </w:rPr>
        <w:t>2</w:t>
      </w:r>
      <w:r w:rsidR="0090649B">
        <w:rPr>
          <w:noProof/>
        </w:rPr>
        <w:t>-</w:t>
      </w:r>
      <w:r w:rsidR="00D556B1">
        <w:rPr>
          <w:noProof/>
        </w:rPr>
        <w:t>7</w:t>
      </w:r>
      <w:r w:rsidR="0090649B">
        <w:rPr>
          <w:noProof/>
        </w:rPr>
        <w:t xml:space="preserve"> show the difference between the estimated PSEs and standard deviations of the psychometric functions, Complementary Figures </w:t>
      </w:r>
      <w:r w:rsidR="00D556B1">
        <w:rPr>
          <w:noProof/>
        </w:rPr>
        <w:t>8</w:t>
      </w:r>
      <w:r w:rsidR="0090649B">
        <w:rPr>
          <w:noProof/>
        </w:rPr>
        <w:t>-1</w:t>
      </w:r>
      <w:r w:rsidR="00D556B1">
        <w:rPr>
          <w:noProof/>
        </w:rPr>
        <w:t>3</w:t>
      </w:r>
      <w:r w:rsidR="0090649B">
        <w:rPr>
          <w:noProof/>
        </w:rPr>
        <w:t xml:space="preserve"> show the corresponding standard errors. Complementary Figures 1</w:t>
      </w:r>
      <w:r w:rsidR="00D556B1">
        <w:rPr>
          <w:noProof/>
        </w:rPr>
        <w:t>4</w:t>
      </w:r>
      <w:r w:rsidR="0090649B">
        <w:rPr>
          <w:noProof/>
        </w:rPr>
        <w:t>-1</w:t>
      </w:r>
      <w:r w:rsidR="00D556B1">
        <w:rPr>
          <w:noProof/>
        </w:rPr>
        <w:t>9</w:t>
      </w:r>
      <w:r w:rsidR="0090649B">
        <w:rPr>
          <w:noProof/>
        </w:rPr>
        <w:t xml:space="preserve"> show the power (fraction of p values below 0.05) for each model and each combination of PSE and JND differences. And Complementary Figures </w:t>
      </w:r>
      <w:r w:rsidR="00D556B1">
        <w:rPr>
          <w:noProof/>
        </w:rPr>
        <w:t>20</w:t>
      </w:r>
      <w:r w:rsidR="0090649B">
        <w:rPr>
          <w:noProof/>
        </w:rPr>
        <w:t>-2</w:t>
      </w:r>
      <w:r w:rsidR="00D556B1">
        <w:rPr>
          <w:noProof/>
        </w:rPr>
        <w:t>5</w:t>
      </w:r>
      <w:r w:rsidR="0090649B">
        <w:rPr>
          <w:noProof/>
        </w:rPr>
        <w:t xml:space="preserve"> show the AICs (a measure of model fit).</w:t>
      </w:r>
    </w:p>
    <w:p w14:paraId="717309F1" w14:textId="19925357" w:rsidR="00E43C43" w:rsidRDefault="009E3758" w:rsidP="00D039D9">
      <w:pPr>
        <w:jc w:val="both"/>
        <w:rPr>
          <w:noProof/>
        </w:rPr>
      </w:pPr>
      <w:r>
        <w:rPr>
          <w:noProof/>
        </w:rPr>
        <w:t xml:space="preserve">The </w:t>
      </w:r>
      <w:r w:rsidR="0090649B">
        <w:rPr>
          <w:noProof/>
        </w:rPr>
        <w:t xml:space="preserve">Complementary Figures </w:t>
      </w:r>
      <w:r w:rsidR="000D624D">
        <w:rPr>
          <w:noProof/>
        </w:rPr>
        <w:t>2</w:t>
      </w:r>
      <w:r w:rsidR="0090649B">
        <w:rPr>
          <w:noProof/>
        </w:rPr>
        <w:t>-</w:t>
      </w:r>
      <w:r w:rsidR="000D624D">
        <w:rPr>
          <w:noProof/>
        </w:rPr>
        <w:t>7</w:t>
      </w:r>
      <w:r w:rsidR="0090649B">
        <w:rPr>
          <w:noProof/>
        </w:rPr>
        <w:t xml:space="preserve"> show that </w:t>
      </w:r>
      <w:r w:rsidR="00E43C43">
        <w:rPr>
          <w:noProof/>
        </w:rPr>
        <w:t>all models across all conditions recover the PSE</w:t>
      </w:r>
      <w:r>
        <w:rPr>
          <w:noProof/>
        </w:rPr>
        <w:t xml:space="preserve"> difference between Baseline and Condition of Interest</w:t>
      </w:r>
      <w:r w:rsidR="00E43C43">
        <w:rPr>
          <w:noProof/>
        </w:rPr>
        <w:t xml:space="preserve"> correctly</w:t>
      </w:r>
      <w:r>
        <w:rPr>
          <w:noProof/>
        </w:rPr>
        <w:t xml:space="preserve"> on average</w:t>
      </w:r>
      <w:r w:rsidR="00E43C43">
        <w:rPr>
          <w:noProof/>
        </w:rPr>
        <w:t xml:space="preserve">. Models without random intercepts per ID (M01, M06, M11, M16 and M21) have, however, an extremely high variability in these recovered values and are thus very likely to recover inaccurate values. The same is true for models without </w:t>
      </w:r>
      <w:r>
        <w:rPr>
          <w:noProof/>
        </w:rPr>
        <w:t xml:space="preserve">random slopes for </w:t>
      </w:r>
      <w:r w:rsidRPr="0094129D">
        <w:rPr>
          <w:rFonts w:ascii="Courier New" w:hAnsi="Courier New" w:cs="Courier New"/>
          <w:noProof/>
          <w:sz w:val="20"/>
          <w:szCs w:val="20"/>
        </w:rPr>
        <w:t>Difference</w:t>
      </w:r>
      <w:r>
        <w:rPr>
          <w:noProof/>
        </w:rPr>
        <w:t xml:space="preserve"> per </w:t>
      </w:r>
      <w:r w:rsidRPr="0094129D">
        <w:rPr>
          <w:rFonts w:ascii="Courier New" w:hAnsi="Courier New" w:cs="Courier New"/>
          <w:noProof/>
          <w:sz w:val="20"/>
          <w:szCs w:val="20"/>
        </w:rPr>
        <w:t>StandardValues</w:t>
      </w:r>
      <w:r>
        <w:rPr>
          <w:noProof/>
        </w:rPr>
        <w:t>, albeit to a much lower extent (M01-M10 and M16-M20).</w:t>
      </w:r>
    </w:p>
    <w:p w14:paraId="209BE6B2" w14:textId="561C1AF1" w:rsidR="0090649B" w:rsidRDefault="009E3758" w:rsidP="00D039D9">
      <w:pPr>
        <w:jc w:val="both"/>
        <w:rPr>
          <w:noProof/>
        </w:rPr>
      </w:pPr>
      <w:r>
        <w:rPr>
          <w:noProof/>
        </w:rPr>
        <w:t xml:space="preserve">For the JND difference between Baseline and Condition of Interest, </w:t>
      </w:r>
      <w:r w:rsidR="0045241A">
        <w:rPr>
          <w:noProof/>
        </w:rPr>
        <w:t>fewer models recover the correct value correctly on average across all PSE and JND differences (</w:t>
      </w:r>
      <w:r w:rsidR="00E43C43">
        <w:rPr>
          <w:noProof/>
        </w:rPr>
        <w:t>M13, M14, M15</w:t>
      </w:r>
      <w:r w:rsidR="0045241A">
        <w:rPr>
          <w:noProof/>
        </w:rPr>
        <w:t xml:space="preserve">, </w:t>
      </w:r>
      <w:r w:rsidR="00E43C43">
        <w:rPr>
          <w:noProof/>
        </w:rPr>
        <w:t>M23, M24 and M25</w:t>
      </w:r>
      <w:r w:rsidR="0045241A">
        <w:rPr>
          <w:noProof/>
        </w:rPr>
        <w:t>). M15 and M25 have the lowest variability and thus the lowest risk of recovering an inaccurate value.</w:t>
      </w:r>
    </w:p>
    <w:p w14:paraId="0F4263B3" w14:textId="280CBD31" w:rsidR="0045241A" w:rsidRDefault="0045241A" w:rsidP="00D039D9">
      <w:pPr>
        <w:jc w:val="both"/>
        <w:rPr>
          <w:noProof/>
        </w:rPr>
      </w:pPr>
      <w:r>
        <w:rPr>
          <w:noProof/>
        </w:rPr>
        <w:t>In terms of power (Complementary Figures 1</w:t>
      </w:r>
      <w:r w:rsidR="0094129D">
        <w:rPr>
          <w:noProof/>
        </w:rPr>
        <w:t>4</w:t>
      </w:r>
      <w:r>
        <w:rPr>
          <w:noProof/>
        </w:rPr>
        <w:t>-1</w:t>
      </w:r>
      <w:r w:rsidR="0094129D">
        <w:rPr>
          <w:noProof/>
        </w:rPr>
        <w:t>9</w:t>
      </w:r>
      <w:r>
        <w:rPr>
          <w:noProof/>
        </w:rPr>
        <w:t>), both M15 and M25 perform very similarly across the board.</w:t>
      </w:r>
      <w:r w:rsidR="00A77607">
        <w:rPr>
          <w:noProof/>
        </w:rPr>
        <w:t xml:space="preserve"> For the PSE difference between Baseline and Condition of Interest, M15 </w:t>
      </w:r>
      <w:r>
        <w:rPr>
          <w:noProof/>
        </w:rPr>
        <w:t>provide</w:t>
      </w:r>
      <w:r w:rsidR="00A77607">
        <w:rPr>
          <w:noProof/>
        </w:rPr>
        <w:t>s</w:t>
      </w:r>
      <w:r>
        <w:rPr>
          <w:noProof/>
        </w:rPr>
        <w:t xml:space="preserve"> a false positive rate (</w:t>
      </w:r>
      <w:r w:rsidR="00A77607">
        <w:rPr>
          <w:noProof/>
        </w:rPr>
        <w:t>the rate of</w:t>
      </w:r>
      <w:r>
        <w:rPr>
          <w:noProof/>
        </w:rPr>
        <w:t xml:space="preserve"> significant result</w:t>
      </w:r>
      <w:r w:rsidR="00A77607">
        <w:rPr>
          <w:noProof/>
        </w:rPr>
        <w:t>s</w:t>
      </w:r>
      <w:r>
        <w:rPr>
          <w:noProof/>
        </w:rPr>
        <w:t xml:space="preserve"> when no effect is simulated) slightly above </w:t>
      </w:r>
      <w:r w:rsidR="00A77607">
        <w:rPr>
          <w:noProof/>
        </w:rPr>
        <w:t>the alpha cutoff of 0.05</w:t>
      </w:r>
      <w:r>
        <w:rPr>
          <w:noProof/>
        </w:rPr>
        <w:t>,</w:t>
      </w:r>
      <w:r w:rsidR="00A77607">
        <w:rPr>
          <w:noProof/>
        </w:rPr>
        <w:t xml:space="preserve"> while M25 provides the expected false positive rate of 0.05. When an effect is simulated, both M15 and M25 provide high power. For the JND,</w:t>
      </w:r>
      <w:r>
        <w:rPr>
          <w:noProof/>
        </w:rPr>
        <w:t xml:space="preserve"> </w:t>
      </w:r>
      <w:r w:rsidR="00A77607">
        <w:rPr>
          <w:noProof/>
        </w:rPr>
        <w:t xml:space="preserve">the false positive rate is slightly above 0.05 for both M15 and M25, </w:t>
      </w:r>
      <w:r w:rsidR="00A77607">
        <w:rPr>
          <w:noProof/>
        </w:rPr>
        <w:lastRenderedPageBreak/>
        <w:t>while M14 and M24 provide the expected false positive rate of 0.05. Both M15 and M25 have an equally high power</w:t>
      </w:r>
      <w:r w:rsidR="00480C7D">
        <w:rPr>
          <w:noProof/>
        </w:rPr>
        <w:t xml:space="preserve"> when an effect is present.</w:t>
      </w:r>
    </w:p>
    <w:p w14:paraId="5D8D64DE" w14:textId="77D103AF" w:rsidR="0042638C" w:rsidRDefault="00A95471" w:rsidP="000B28DC">
      <w:pPr>
        <w:jc w:val="both"/>
        <w:rPr>
          <w:noProof/>
        </w:rPr>
      </w:pPr>
      <w:r>
        <w:rPr>
          <w:noProof/>
        </w:rPr>
        <w:t>In terms of model fits, M15 and M25 perform the best</w:t>
      </w:r>
      <w:r w:rsidR="00480C7D">
        <w:rPr>
          <w:noProof/>
        </w:rPr>
        <w:t xml:space="preserve"> (Complementary Figures 19-24)</w:t>
      </w:r>
      <w:r>
        <w:rPr>
          <w:noProof/>
        </w:rPr>
        <w:t>, while M13 and M23 perform nearly as well, with M14 and M24 slightly behind. The AIC (Akaike Information Criterion) indicates the fit of a statistical model to the data. Lower values indicate a better model fit.</w:t>
      </w:r>
    </w:p>
    <w:p w14:paraId="17CF826C" w14:textId="667C0093" w:rsidR="00291340" w:rsidRDefault="00A95471" w:rsidP="000B28DC">
      <w:pPr>
        <w:jc w:val="both"/>
        <w:rPr>
          <w:noProof/>
        </w:rPr>
      </w:pPr>
      <w:r>
        <w:rPr>
          <w:noProof/>
        </w:rPr>
        <w:t>Finally, among these front runner models,</w:t>
      </w:r>
      <w:r w:rsidR="00AF1850">
        <w:rPr>
          <w:noProof/>
        </w:rPr>
        <w:t xml:space="preserve"> M14 and M24 provide slightly lower standard errors than M15 and M25 for the PSE difference between Baseline and Condition of Interest, while M14 and M15 beat M24 and M25 in terms of providing the narrowest standard errors for the JND difference. A lower standard error should be associated with higher power. </w:t>
      </w: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2B457934" w:rsidR="00291340" w:rsidRDefault="00E43C43"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4B7AAF85" w:rsidR="00291340" w:rsidRDefault="00291340" w:rsidP="00291340">
            <w:pPr>
              <w:jc w:val="both"/>
              <w:rPr>
                <w:noProof/>
              </w:rPr>
            </w:pPr>
            <w:r>
              <w:rPr>
                <w:noProof/>
              </w:rPr>
              <w:t>Intercept</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38631072" w:rsidR="00291340" w:rsidRDefault="00291340" w:rsidP="00291340">
            <w:pPr>
              <w:jc w:val="both"/>
              <w:rPr>
                <w:noProof/>
              </w:rPr>
            </w:pPr>
            <w:r>
              <w:rPr>
                <w:noProof/>
              </w:rPr>
              <w:t>Intercep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77E0395A" w:rsidR="00291340" w:rsidRDefault="00291340" w:rsidP="00291340">
            <w:pPr>
              <w:jc w:val="both"/>
              <w:rPr>
                <w:noProof/>
              </w:rPr>
            </w:pPr>
            <w:r>
              <w:rPr>
                <w:noProof/>
              </w:rPr>
              <w:t>Intercept</w:t>
            </w:r>
            <w:r w:rsidR="009E3758">
              <w:rPr>
                <w:noProof/>
              </w:rPr>
              <w:t xml:space="preserve"> </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09B50EE2" w:rsidR="00DA0E54" w:rsidRDefault="0089639D" w:rsidP="0089639D">
      <w:pPr>
        <w:pStyle w:val="Caption"/>
        <w:rPr>
          <w:noProof/>
        </w:rPr>
      </w:pPr>
      <w:bookmarkStart w:id="8" w:name="_Ref47731993"/>
      <w:r>
        <w:t xml:space="preserve">Table </w:t>
      </w:r>
      <w:r w:rsidR="001D7CF8">
        <w:fldChar w:fldCharType="begin"/>
      </w:r>
      <w:r w:rsidR="001D7CF8">
        <w:instrText xml:space="preserve"> SEQ Table \* ARABIC </w:instrText>
      </w:r>
      <w:r w:rsidR="001D7CF8">
        <w:fldChar w:fldCharType="separate"/>
      </w:r>
      <w:r>
        <w:rPr>
          <w:noProof/>
        </w:rPr>
        <w:t>1</w:t>
      </w:r>
      <w:r w:rsidR="001D7CF8">
        <w:rPr>
          <w:noProof/>
        </w:rPr>
        <w:fldChar w:fldCharType="end"/>
      </w:r>
      <w:bookmarkEnd w:id="8"/>
      <w:r>
        <w:t>: Specification of different models. The first column indicates the model names, the second column indicates the random effects per StandardValues and the third column shows the random effects per ID.</w:t>
      </w:r>
    </w:p>
    <w:p w14:paraId="5540577E" w14:textId="29D3FE8E" w:rsidR="0089639D" w:rsidRDefault="008174A1" w:rsidP="000B28DC">
      <w:pPr>
        <w:jc w:val="both"/>
        <w:rPr>
          <w:noProof/>
        </w:rPr>
      </w:pPr>
      <w:r>
        <w:rPr>
          <w:b/>
          <w:bCs/>
          <w:noProof/>
        </w:rPr>
        <w:t>Conclusions</w:t>
      </w:r>
      <w:r w:rsidR="0089639D">
        <w:rPr>
          <w:noProof/>
        </w:rPr>
        <w:t xml:space="preserve"> – </w:t>
      </w:r>
      <w:r w:rsidR="00962AC6">
        <w:rPr>
          <w:noProof/>
        </w:rPr>
        <w:t>Overall, despite the slightly elevated false positive rate, M15 (with random intercepts and random slopes for Difference per StandardValues and random intercepts and random slopes for Difference and ConditionOfInterest per ID, along with Difference, ConditionOfInterest and their interaction as fixed effects) seems to be the best model specification for our purposes: it recovers accurate and precise estimates, associated with low standard errors, high power and the lowest AIC values.</w:t>
      </w:r>
    </w:p>
    <w:p w14:paraId="24A8AE73" w14:textId="58B36B53" w:rsidR="00DB0A11" w:rsidRDefault="00DB0A11" w:rsidP="00DB0A11">
      <w:pPr>
        <w:pStyle w:val="Heading2"/>
      </w:pPr>
      <w:r>
        <w:lastRenderedPageBreak/>
        <w:t>Bayesian Linear Mixed Modelling</w:t>
      </w:r>
    </w:p>
    <w:p w14:paraId="30F88784" w14:textId="189102E4" w:rsidR="009C0D5A" w:rsidRDefault="00DB0A11" w:rsidP="000B28DC">
      <w:pPr>
        <w:jc w:val="both"/>
        <w:rPr>
          <w:noProof/>
        </w:rPr>
      </w:pPr>
      <w:r>
        <w:rPr>
          <w:noProof/>
        </w:rPr>
        <w:t>Finally, there are Bayesian methods of estimating JND and PSE</w:t>
      </w:r>
      <w:r w:rsidR="00E61426">
        <w:rPr>
          <w:noProof/>
        </w:rPr>
        <w:t xml:space="preserve"> that rely on Monte Carlo Markov Chain  (MCMC) modelling</w:t>
      </w:r>
      <w:r>
        <w:rPr>
          <w:noProof/>
        </w:rPr>
        <w:t xml:space="preserv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w:t>
      </w:r>
      <w:r w:rsidR="0094129D">
        <w:rPr>
          <w:noProof/>
        </w:rPr>
        <w:t xml:space="preserve">, </w:t>
      </w:r>
      <w:r>
        <w:rPr>
          <w:noProof/>
        </w:rPr>
        <w:t xml:space="preserve">due </w:t>
      </w:r>
      <w:r w:rsidR="0074482F">
        <w:rPr>
          <w:noProof/>
        </w:rPr>
        <w:t xml:space="preserve">to </w:t>
      </w:r>
      <w:r>
        <w:rPr>
          <w:noProof/>
        </w:rPr>
        <w:t>its similar syntax</w:t>
      </w:r>
      <w:r w:rsidR="0094129D">
        <w:rPr>
          <w:noProof/>
        </w:rPr>
        <w:t>, is</w:t>
      </w:r>
      <w:r>
        <w:rPr>
          <w:noProof/>
        </w:rPr>
        <w:t xml:space="preserve">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The brms documentation provides an excellent starting point (https://paul-buerkner.github.io/brms/articles/brms_distreg.html), especially if you already have some general knowledge about Bayesian analysis, but it focusses on apply</w:t>
      </w:r>
      <w:r w:rsidR="00E61426">
        <w:rPr>
          <w:noProof/>
        </w:rPr>
        <w:t>ing</w:t>
      </w:r>
      <w:r w:rsidR="005A11FC" w:rsidRPr="005A11FC">
        <w:rPr>
          <w:noProof/>
        </w:rPr>
        <w:t xml:space="preserve">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50D6028E"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3D2CEB89" w14:textId="77777777" w:rsidR="00E61426" w:rsidRPr="001849FC" w:rsidRDefault="00E61426" w:rsidP="001849FC">
      <w:pPr>
        <w:pStyle w:val="NoSpacing"/>
        <w:ind w:firstLine="720"/>
        <w:rPr>
          <w:rFonts w:ascii="Courier New" w:hAnsi="Courier New" w:cs="Courier New"/>
          <w:noProof/>
          <w:sz w:val="16"/>
          <w:szCs w:val="16"/>
        </w:rPr>
      </w:pPr>
    </w:p>
    <w:p w14:paraId="56166B6F" w14:textId="66AFEF46" w:rsidR="00A00E3A" w:rsidRPr="00A00E3A" w:rsidRDefault="00A00E3A" w:rsidP="00A00E3A">
      <w:pPr>
        <w:jc w:val="both"/>
        <w:rPr>
          <w:noProof/>
        </w:rPr>
      </w:pPr>
      <w:r w:rsidRPr="00A00E3A">
        <w:rPr>
          <w:noProof/>
        </w:rPr>
        <w:t xml:space="preserve">brms allows Bayesian analysis based on the same principles as the GLMM approach described above. We can fit a model with </w:t>
      </w:r>
      <w:r w:rsidRPr="0094129D">
        <w:rPr>
          <w:rFonts w:ascii="Courier New" w:hAnsi="Courier New" w:cs="Courier New"/>
          <w:noProof/>
          <w:sz w:val="20"/>
          <w:szCs w:val="20"/>
        </w:rPr>
        <w:t>ConditionOfInterest</w:t>
      </w:r>
      <w:r w:rsidRPr="00A00E3A">
        <w:rPr>
          <w:noProof/>
        </w:rPr>
        <w:t xml:space="preserve">, </w:t>
      </w:r>
      <w:r w:rsidRPr="0094129D">
        <w:rPr>
          <w:rFonts w:ascii="Courier New" w:hAnsi="Courier New" w:cs="Courier New"/>
          <w:noProof/>
          <w:sz w:val="20"/>
          <w:szCs w:val="20"/>
        </w:rPr>
        <w:t>Difference</w:t>
      </w:r>
      <w:r w:rsidRPr="00A00E3A">
        <w:rPr>
          <w:noProof/>
        </w:rPr>
        <w:t xml:space="preserve"> and their interaction as main effects, and random intercepts and slopes for </w:t>
      </w:r>
      <w:r w:rsidRPr="0094129D">
        <w:rPr>
          <w:rFonts w:ascii="Courier New" w:hAnsi="Courier New" w:cs="Courier New"/>
          <w:noProof/>
          <w:sz w:val="20"/>
          <w:szCs w:val="20"/>
        </w:rPr>
        <w:t>Difference</w:t>
      </w:r>
      <w:r w:rsidRPr="00A00E3A">
        <w:rPr>
          <w:noProof/>
        </w:rPr>
        <w:t xml:space="preserve"> per participant </w:t>
      </w:r>
      <w:r w:rsidRPr="0094129D">
        <w:rPr>
          <w:rFonts w:ascii="Courier New" w:hAnsi="Courier New" w:cs="Courier New"/>
          <w:noProof/>
          <w:sz w:val="20"/>
          <w:szCs w:val="20"/>
        </w:rPr>
        <w:t>ID</w:t>
      </w:r>
      <w:r w:rsidRPr="00A00E3A">
        <w:rPr>
          <w:noProof/>
        </w:rPr>
        <w:t xml:space="preserve"> and </w:t>
      </w:r>
      <w:r w:rsidRPr="0094129D">
        <w:rPr>
          <w:rFonts w:ascii="Courier New" w:hAnsi="Courier New" w:cs="Courier New"/>
          <w:noProof/>
          <w:sz w:val="20"/>
          <w:szCs w:val="20"/>
        </w:rPr>
        <w:t>StandardValues</w:t>
      </w:r>
      <w:r w:rsidRPr="00A00E3A">
        <w:rPr>
          <w:noProof/>
        </w:rPr>
        <w:t xml:space="preserve"> as random effects. Please note that brms requires “</w:t>
      </w:r>
      <w:r w:rsidRPr="0094129D">
        <w:rPr>
          <w:rFonts w:ascii="Courier New" w:hAnsi="Courier New" w:cs="Courier New"/>
          <w:noProof/>
          <w:sz w:val="20"/>
          <w:szCs w:val="20"/>
        </w:rPr>
        <w:t>bernoulli()</w:t>
      </w:r>
      <w:r w:rsidRPr="00A00E3A">
        <w:rPr>
          <w:noProof/>
        </w:rPr>
        <w:t>” as family, while the command for lme4 is “</w:t>
      </w:r>
      <w:r w:rsidRPr="0094129D">
        <w:rPr>
          <w:rFonts w:ascii="Courier New" w:hAnsi="Courier New" w:cs="Courier New"/>
          <w:noProof/>
          <w:sz w:val="20"/>
          <w:szCs w:val="20"/>
        </w:rPr>
        <w:t>binomial(link = “probit”)</w:t>
      </w:r>
      <w:r w:rsidRPr="00A00E3A">
        <w:rPr>
          <w:noProof/>
        </w:rPr>
        <w:t>” or “</w:t>
      </w:r>
      <w:r w:rsidRPr="0094129D">
        <w:rPr>
          <w:rFonts w:ascii="Courier New" w:hAnsi="Courier New" w:cs="Courier New"/>
          <w:noProof/>
          <w:sz w:val="20"/>
          <w:szCs w:val="20"/>
        </w:rPr>
        <w:t>binomial(link = “logit”)</w:t>
      </w:r>
      <w:r w:rsidRPr="00A00E3A">
        <w:rPr>
          <w:noProof/>
        </w:rPr>
        <w:t>”. This is roughly equivalent</w:t>
      </w:r>
      <w:r w:rsidR="003A4042">
        <w:rPr>
          <w:noProof/>
        </w:rPr>
        <w:t xml:space="preserve"> for our purpose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085CF9A0"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for example whether the coefficient for ConditionOfInterest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52F1BF35"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1F412674" w14:textId="77777777" w:rsidR="00D70079" w:rsidRDefault="00D70079" w:rsidP="00D70079">
      <w:pPr>
        <w:pStyle w:val="NoSpacing"/>
        <w:rPr>
          <w:rFonts w:ascii="Courier New" w:hAnsi="Courier New" w:cs="Courier New"/>
          <w:noProof/>
          <w:sz w:val="16"/>
          <w:szCs w:val="16"/>
        </w:rPr>
      </w:pPr>
    </w:p>
    <w:p w14:paraId="3BA6F0F2" w14:textId="5EC00F24" w:rsidR="002E7F93" w:rsidRPr="0094129D" w:rsidRDefault="00D70079" w:rsidP="0094129D">
      <w:pPr>
        <w:jc w:val="both"/>
        <w:rPr>
          <w:noProof/>
        </w:rPr>
      </w:pPr>
      <w:r w:rsidRPr="00D70079">
        <w:rPr>
          <w:noProof/>
        </w:rPr>
        <w:t xml:space="preserve">While Monte Carlo Markov-Chain </w:t>
      </w:r>
      <w:r>
        <w:rPr>
          <w:noProof/>
        </w:rPr>
        <w:t>modelling</w:t>
      </w:r>
      <w:r w:rsidR="00225BB1">
        <w:rPr>
          <w:noProof/>
        </w:rPr>
        <w:t>, the principle on which brms is based,</w:t>
      </w:r>
      <w:r>
        <w:rPr>
          <w:noProof/>
        </w:rPr>
        <w:t xml:space="preserve"> </w:t>
      </w:r>
      <w:r w:rsidRPr="00D70079">
        <w:rPr>
          <w:noProof/>
        </w:rPr>
        <w:t>i</w:t>
      </w:r>
      <w:r>
        <w:rPr>
          <w:noProof/>
        </w:rPr>
        <w:t xml:space="preserve">s often considered the most accurate means to estimate parameters </w:t>
      </w:r>
      <w:r>
        <w:rPr>
          <w:noProof/>
        </w:rPr>
        <w:fldChar w:fldCharType="begin" w:fldLock="1"/>
      </w:r>
      <w:r w:rsidR="00EC3D94">
        <w:rPr>
          <w:noProof/>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78a15d05-811a-427f-baba-06f91ec425bc"]}],"mendeley":{"formattedCitation":"(Bolker et al., 2009)","plainTextFormattedCitation":"(Bolker et al., 2009)","previouslyFormattedCitation":"(Bolker et al., 2009)"},"properties":{"noteIndex":0},"schema":"https://github.com/citation-style-language/schema/raw/master/csl-citation.json"}</w:instrText>
      </w:r>
      <w:r>
        <w:rPr>
          <w:noProof/>
        </w:rPr>
        <w:fldChar w:fldCharType="separate"/>
      </w:r>
      <w:r w:rsidRPr="00D70079">
        <w:rPr>
          <w:noProof/>
        </w:rPr>
        <w:t>(Bolker et al., 2009)</w:t>
      </w:r>
      <w:r>
        <w:rPr>
          <w:noProof/>
        </w:rPr>
        <w:fldChar w:fldCharType="end"/>
      </w:r>
      <w:r>
        <w:rPr>
          <w:noProof/>
        </w:rPr>
        <w:t>, it also comes with a Bayesian flavour that requires a different lense for interpretation and may thus not be suitable for everyone.</w:t>
      </w:r>
      <w:r w:rsidR="00225BB1">
        <w:rPr>
          <w:noProof/>
        </w:rPr>
        <w:t xml:space="preserve"> Nonetheless, we recommend that readers keep this option in mind.</w:t>
      </w:r>
    </w:p>
    <w:p w14:paraId="67AE0936" w14:textId="1AA43BA1" w:rsidR="003A4042" w:rsidRPr="00D70079" w:rsidRDefault="003A4042" w:rsidP="002E7F93">
      <w:pPr>
        <w:pStyle w:val="NoSpacing"/>
        <w:rPr>
          <w:rFonts w:ascii="Courier New" w:hAnsi="Courier New" w:cs="Courier New"/>
          <w:noProof/>
          <w:sz w:val="16"/>
          <w:szCs w:val="16"/>
        </w:rPr>
      </w:pPr>
    </w:p>
    <w:p w14:paraId="29904F41" w14:textId="77777777" w:rsidR="003A4042" w:rsidRPr="00D70079" w:rsidRDefault="003A4042" w:rsidP="002E7F93">
      <w:pPr>
        <w:pStyle w:val="NoSpacing"/>
        <w:rPr>
          <w:rFonts w:ascii="Courier New" w:hAnsi="Courier New" w:cs="Courier New"/>
          <w:noProof/>
          <w:sz w:val="16"/>
          <w:szCs w:val="16"/>
        </w:rPr>
      </w:pPr>
    </w:p>
    <w:p w14:paraId="392AB01C" w14:textId="4A29248D" w:rsidR="000A2EE2" w:rsidRDefault="000A2EE2" w:rsidP="000A2EE2">
      <w:pPr>
        <w:pStyle w:val="Heading1"/>
      </w:pPr>
      <w:r>
        <w:lastRenderedPageBreak/>
        <w:t>Conducting Power Analyses for Psychophysical Data</w:t>
      </w:r>
    </w:p>
    <w:p w14:paraId="1064A05D" w14:textId="3AEFDCF5" w:rsidR="008174A1" w:rsidRDefault="0044263D" w:rsidP="0044263D">
      <w:pPr>
        <w:pStyle w:val="NoSpacing"/>
        <w:jc w:val="both"/>
        <w:rPr>
          <w:noProof/>
        </w:rPr>
      </w:pPr>
      <w:r>
        <w:rPr>
          <w:noProof/>
        </w:rPr>
        <w:t xml:space="preserve">To simulate the power with a given set of parameters, we need to execute the above procedure sufficient times (we recommend at least 1000 times, although this might be too time consuming in R for studies with a high count of subjects and/or trials; </w:t>
      </w:r>
      <w:r w:rsidR="003A05EE">
        <w:rPr>
          <w:noProof/>
        </w:rPr>
        <w:t>we will discuss a potentially</w:t>
      </w:r>
      <w:r>
        <w:rPr>
          <w:noProof/>
        </w:rPr>
        <w:t xml:space="preserve"> faster Julia implementation</w:t>
      </w:r>
      <w:r w:rsidR="003A05EE">
        <w:rPr>
          <w:noProof/>
        </w:rPr>
        <w:t xml:space="preserve"> below)</w:t>
      </w:r>
      <w:r>
        <w:rPr>
          <w:noProof/>
        </w:rPr>
        <w:t xml:space="preserve">, and calculate the ratio of simulations in which </w:t>
      </w:r>
      <w:r w:rsidR="0094129D">
        <w:rPr>
          <w:noProof/>
        </w:rPr>
        <w:t xml:space="preserve">the p value associated with ConditionOfInterest (for the PSE( or the interaction between ConditionOfInterest and Difference (for the JND) is below a certain alpha </w:t>
      </w:r>
      <w:r>
        <w:rPr>
          <w:noProof/>
        </w:rPr>
        <w:t xml:space="preserve">(typically 0.05). To this end, we establish </w:t>
      </w:r>
      <w:r w:rsidR="00E17F5B">
        <w:rPr>
          <w:noProof/>
        </w:rPr>
        <w:t>a function to simulate representative datasets according to the above procedure.</w:t>
      </w:r>
    </w:p>
    <w:p w14:paraId="65DD9D4F" w14:textId="01E8D411" w:rsidR="00E17F5B" w:rsidRDefault="00E17F5B" w:rsidP="0044263D">
      <w:pPr>
        <w:pStyle w:val="NoSpacing"/>
        <w:jc w:val="both"/>
        <w:rPr>
          <w:noProof/>
        </w:rPr>
      </w:pPr>
    </w:p>
    <w:p w14:paraId="7A18941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SimulatePsychometricData = function(nParticipants,</w:t>
      </w:r>
    </w:p>
    <w:p w14:paraId="1BF5569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ConditionOfInterest,</w:t>
      </w:r>
    </w:p>
    <w:p w14:paraId="2E08005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ndardValues,</w:t>
      </w:r>
    </w:p>
    <w:p w14:paraId="04015AB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reps,</w:t>
      </w:r>
    </w:p>
    <w:p w14:paraId="43016A1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E_Difference,</w:t>
      </w:r>
    </w:p>
    <w:p w14:paraId="285068E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JND_Difference,</w:t>
      </w:r>
    </w:p>
    <w:p w14:paraId="2FD5FAC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PSE_Standard,</w:t>
      </w:r>
    </w:p>
    <w:p w14:paraId="3F02845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SD_Standard,</w:t>
      </w:r>
    </w:p>
    <w:p w14:paraId="5E9C454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ype_ResponseFunction,</w:t>
      </w:r>
    </w:p>
    <w:p w14:paraId="2C1B047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ResponseFunction,</w:t>
      </w:r>
    </w:p>
    <w:p w14:paraId="2388431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Variability_Between,</w:t>
      </w:r>
    </w:p>
    <w:p w14:paraId="3D82CA1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Variability_Between){</w:t>
      </w:r>
    </w:p>
    <w:p w14:paraId="5D8F63B7" w14:textId="77777777" w:rsidR="00E17F5B" w:rsidRPr="00E17F5B" w:rsidRDefault="00E17F5B" w:rsidP="00E17F5B">
      <w:pPr>
        <w:pStyle w:val="NoSpacing"/>
        <w:ind w:firstLine="720"/>
        <w:rPr>
          <w:rFonts w:ascii="Courier New" w:hAnsi="Courier New" w:cs="Courier New"/>
          <w:noProof/>
          <w:sz w:val="16"/>
          <w:szCs w:val="16"/>
        </w:rPr>
      </w:pPr>
    </w:p>
    <w:p w14:paraId="60F14662" w14:textId="77777777" w:rsidR="00E17F5B" w:rsidRPr="00E17F5B" w:rsidRDefault="00E17F5B" w:rsidP="00E17F5B">
      <w:pPr>
        <w:pStyle w:val="NoSpacing"/>
        <w:ind w:firstLine="720"/>
        <w:rPr>
          <w:rFonts w:ascii="Courier New" w:hAnsi="Courier New" w:cs="Courier New"/>
          <w:noProof/>
          <w:sz w:val="16"/>
          <w:szCs w:val="16"/>
        </w:rPr>
      </w:pPr>
    </w:p>
    <w:p w14:paraId="232614D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D = paste0("S0",1:nParticipants)</w:t>
      </w:r>
    </w:p>
    <w:p w14:paraId="06F94908" w14:textId="77777777" w:rsidR="00E17F5B" w:rsidRPr="00E17F5B" w:rsidRDefault="00E17F5B" w:rsidP="00E17F5B">
      <w:pPr>
        <w:pStyle w:val="NoSpacing"/>
        <w:ind w:firstLine="720"/>
        <w:rPr>
          <w:rFonts w:ascii="Courier New" w:hAnsi="Courier New" w:cs="Courier New"/>
          <w:noProof/>
          <w:sz w:val="16"/>
          <w:szCs w:val="16"/>
        </w:rPr>
      </w:pPr>
    </w:p>
    <w:p w14:paraId="247366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expand.grid(ID=ID, ConditionOfInterest=ConditionOfInterest, StandardValues=StandardValues, reps = 1:reps)</w:t>
      </w:r>
    </w:p>
    <w:p w14:paraId="7A39284A" w14:textId="77777777" w:rsidR="00E17F5B" w:rsidRPr="00E17F5B" w:rsidRDefault="00E17F5B" w:rsidP="00E17F5B">
      <w:pPr>
        <w:pStyle w:val="NoSpacing"/>
        <w:ind w:firstLine="720"/>
        <w:rPr>
          <w:rFonts w:ascii="Courier New" w:hAnsi="Courier New" w:cs="Courier New"/>
          <w:noProof/>
          <w:sz w:val="16"/>
          <w:szCs w:val="16"/>
        </w:rPr>
      </w:pPr>
    </w:p>
    <w:p w14:paraId="7DCB919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59D7806"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 %&gt;%#</w:t>
      </w:r>
    </w:p>
    <w:p w14:paraId="05121EC7"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SE_Factor_ID = rnorm(1,1,Mean_Variability_Between), #how much variability is in the means of the psychometric functions between subjects?</w:t>
      </w:r>
    </w:p>
    <w:p w14:paraId="23336C4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Factor_ID = rnorm(1,1,SD_Variability_Between)) #how much variability is in the standard deviations of the psychometric functions between subjects?</w:t>
      </w:r>
    </w:p>
    <w:p w14:paraId="06CE5556" w14:textId="77777777" w:rsidR="00E17F5B" w:rsidRPr="00E17F5B" w:rsidRDefault="00E17F5B" w:rsidP="00E17F5B">
      <w:pPr>
        <w:pStyle w:val="NoSpacing"/>
        <w:ind w:firstLine="720"/>
        <w:rPr>
          <w:rFonts w:ascii="Courier New" w:hAnsi="Courier New" w:cs="Courier New"/>
          <w:noProof/>
          <w:sz w:val="16"/>
          <w:szCs w:val="16"/>
        </w:rPr>
      </w:pPr>
    </w:p>
    <w:p w14:paraId="34AC80C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58D56FD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F3171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Standard = StandardValues+StandardValues*Multiplicator_PSE_Standard,</w:t>
      </w:r>
    </w:p>
    <w:p w14:paraId="76CD3AB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Standard = StandardValues*Multiplicator_SD_Standard,</w:t>
      </w:r>
    </w:p>
    <w:p w14:paraId="3A52DF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_Standard + (ConditionOfInterest==1)*Mean_Standard*PSE_Difference),</w:t>
      </w:r>
    </w:p>
    <w:p w14:paraId="18578A0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abs(SD_Standard + (ConditionOfInterest==1)*SD_Standard*JND_Difference))</w:t>
      </w:r>
    </w:p>
    <w:p w14:paraId="71570BE7" w14:textId="77777777" w:rsidR="00E17F5B" w:rsidRPr="00E17F5B" w:rsidRDefault="00E17F5B" w:rsidP="00E17F5B">
      <w:pPr>
        <w:pStyle w:val="NoSpacing"/>
        <w:ind w:firstLine="720"/>
        <w:rPr>
          <w:rFonts w:ascii="Courier New" w:hAnsi="Courier New" w:cs="Courier New"/>
          <w:noProof/>
          <w:sz w:val="16"/>
          <w:szCs w:val="16"/>
        </w:rPr>
      </w:pPr>
    </w:p>
    <w:p w14:paraId="3370833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E65ECC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27388EE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PSE_Factor_ID,</w:t>
      </w:r>
    </w:p>
    <w:p w14:paraId="3FCF88F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SD*SD_Factor_ID)</w:t>
      </w:r>
    </w:p>
    <w:p w14:paraId="17C5488A" w14:textId="77777777" w:rsidR="00E17F5B" w:rsidRPr="00E17F5B" w:rsidRDefault="00E17F5B" w:rsidP="00E17F5B">
      <w:pPr>
        <w:pStyle w:val="NoSpacing"/>
        <w:ind w:firstLine="720"/>
        <w:rPr>
          <w:rFonts w:ascii="Courier New" w:hAnsi="Courier New" w:cs="Courier New"/>
          <w:noProof/>
          <w:sz w:val="16"/>
          <w:szCs w:val="16"/>
        </w:rPr>
      </w:pPr>
    </w:p>
    <w:p w14:paraId="067C987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f (Type_ResponseFunction == "normal"){</w:t>
      </w:r>
    </w:p>
    <w:p w14:paraId="74F11DB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10EAAB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0AB7D3E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4947DDF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norm(length(reps),1,SD_ResponseFunction*(1+ConditionOfInterest*JND_Difference)))</w:t>
      </w:r>
    </w:p>
    <w:p w14:paraId="651C13C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130274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 if (Type_ResponseFunction == "Cauchy"){</w:t>
      </w:r>
    </w:p>
    <w:p w14:paraId="2F5F31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71F4EE6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5C6B17A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1376903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cauchy(length(reps),1,SD_ResponseFunction*(1+ConditionOfInterest*JND_Difference)))</w:t>
      </w:r>
    </w:p>
    <w:p w14:paraId="4687A38A" w14:textId="77777777" w:rsidR="00E17F5B" w:rsidRPr="00E17F5B" w:rsidRDefault="00E17F5B" w:rsidP="00E17F5B">
      <w:pPr>
        <w:pStyle w:val="NoSpacing"/>
        <w:ind w:firstLine="720"/>
        <w:rPr>
          <w:rFonts w:ascii="Courier New" w:hAnsi="Courier New" w:cs="Courier New"/>
          <w:noProof/>
          <w:sz w:val="16"/>
          <w:szCs w:val="16"/>
        </w:rPr>
      </w:pPr>
    </w:p>
    <w:p w14:paraId="5C99ADE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w:t>
      </w:r>
    </w:p>
    <w:p w14:paraId="0EB0C59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2E9A044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rint("distribution not valid")</w:t>
      </w:r>
    </w:p>
    <w:p w14:paraId="65A4103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20F96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0B1B06DC" w14:textId="77777777" w:rsidR="00E17F5B" w:rsidRPr="00E17F5B" w:rsidRDefault="00E17F5B" w:rsidP="00E17F5B">
      <w:pPr>
        <w:pStyle w:val="NoSpacing"/>
        <w:ind w:firstLine="720"/>
        <w:rPr>
          <w:rFonts w:ascii="Courier New" w:hAnsi="Courier New" w:cs="Courier New"/>
          <w:noProof/>
          <w:sz w:val="16"/>
          <w:szCs w:val="16"/>
        </w:rPr>
      </w:pPr>
    </w:p>
    <w:p w14:paraId="26E2DB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6805AC5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resented_TestStimulusStrength = Mean*staircase_factor,</w:t>
      </w:r>
    </w:p>
    <w:p w14:paraId="3CB24D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Difference = Presented_TestStimulusStrength - StandardValues)</w:t>
      </w:r>
    </w:p>
    <w:p w14:paraId="1F454FDE" w14:textId="77777777" w:rsidR="00E17F5B" w:rsidRPr="00E17F5B" w:rsidRDefault="00E17F5B" w:rsidP="00E17F5B">
      <w:pPr>
        <w:pStyle w:val="NoSpacing"/>
        <w:ind w:firstLine="720"/>
        <w:rPr>
          <w:rFonts w:ascii="Courier New" w:hAnsi="Courier New" w:cs="Courier New"/>
          <w:noProof/>
          <w:sz w:val="16"/>
          <w:szCs w:val="16"/>
        </w:rPr>
      </w:pPr>
    </w:p>
    <w:p w14:paraId="4115B4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8BCEC0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2B6A73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Probability = pnorm(Presented_TestStimulusStrength,Mean,SD),</w:t>
      </w:r>
    </w:p>
    <w:p w14:paraId="343A0C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87250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 = as.numeric(rbernoulli(length(AnswerProbability),AnswerProbability))</w:t>
      </w:r>
    </w:p>
    <w:p w14:paraId="24901A5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474F0725" w14:textId="77777777" w:rsidR="00E17F5B" w:rsidRPr="00E17F5B" w:rsidRDefault="00E17F5B" w:rsidP="00E17F5B">
      <w:pPr>
        <w:pStyle w:val="NoSpacing"/>
        <w:ind w:firstLine="720"/>
        <w:rPr>
          <w:rFonts w:ascii="Courier New" w:hAnsi="Courier New" w:cs="Courier New"/>
          <w:noProof/>
          <w:sz w:val="16"/>
          <w:szCs w:val="16"/>
        </w:rPr>
      </w:pPr>
    </w:p>
    <w:p w14:paraId="3DD1EF3B" w14:textId="32B604D9" w:rsidR="00E17F5B" w:rsidRPr="00E17F5B" w:rsidRDefault="00E17F5B" w:rsidP="00E17F5B">
      <w:pPr>
        <w:pStyle w:val="NoSpacing"/>
        <w:rPr>
          <w:rFonts w:ascii="Courier New" w:hAnsi="Courier New" w:cs="Courier New"/>
          <w:noProof/>
          <w:sz w:val="16"/>
          <w:szCs w:val="16"/>
        </w:rPr>
      </w:pPr>
    </w:p>
    <w:p w14:paraId="39D38DA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3ED92F1" w14:textId="0BE4C004"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filter(abs(staircase_factor-1) &lt; 0.75) %&gt;%</w:t>
      </w:r>
    </w:p>
    <w:p w14:paraId="4C2ACA2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ConditionOfInterest,StandardValues,Difference) %&gt;%</w:t>
      </w:r>
    </w:p>
    <w:p w14:paraId="209AAA5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Yes = sum(Answer==1),</w:t>
      </w:r>
    </w:p>
    <w:p w14:paraId="68849EF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otal = length(ConditionOfInterest))</w:t>
      </w:r>
    </w:p>
    <w:p w14:paraId="42D37D1D" w14:textId="77777777" w:rsidR="00E17F5B" w:rsidRPr="00E17F5B" w:rsidRDefault="00E17F5B" w:rsidP="00E17F5B">
      <w:pPr>
        <w:pStyle w:val="NoSpacing"/>
        <w:ind w:firstLine="720"/>
        <w:rPr>
          <w:rFonts w:ascii="Courier New" w:hAnsi="Courier New" w:cs="Courier New"/>
          <w:noProof/>
          <w:sz w:val="16"/>
          <w:szCs w:val="16"/>
        </w:rPr>
      </w:pPr>
    </w:p>
    <w:p w14:paraId="4673A66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w:t>
      </w:r>
    </w:p>
    <w:p w14:paraId="5C1C4706" w14:textId="61A7225B" w:rsid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3FF6063D" w14:textId="5C5A3A89" w:rsidR="00E17F5B" w:rsidRDefault="00E17F5B" w:rsidP="00E17F5B">
      <w:pPr>
        <w:pStyle w:val="NoSpacing"/>
        <w:rPr>
          <w:rFonts w:ascii="Courier New" w:hAnsi="Courier New" w:cs="Courier New"/>
          <w:noProof/>
          <w:sz w:val="16"/>
          <w:szCs w:val="16"/>
        </w:rPr>
      </w:pPr>
    </w:p>
    <w:p w14:paraId="0C847496" w14:textId="41D6AEBF" w:rsidR="00E17F5B" w:rsidRPr="006D608E" w:rsidRDefault="00E17F5B" w:rsidP="00963ECB">
      <w:pPr>
        <w:jc w:val="both"/>
        <w:rPr>
          <w:noProof/>
        </w:rPr>
      </w:pPr>
      <w:r w:rsidRPr="006D608E">
        <w:rPr>
          <w:noProof/>
        </w:rPr>
        <w:t xml:space="preserve">Then we set the relevant parameters. </w:t>
      </w:r>
      <w:r w:rsidRPr="00963ECB">
        <w:rPr>
          <w:rFonts w:ascii="Courier New" w:hAnsi="Courier New" w:cs="Courier New"/>
          <w:noProof/>
          <w:sz w:val="20"/>
          <w:szCs w:val="20"/>
        </w:rPr>
        <w:t>RangeNs</w:t>
      </w:r>
      <w:r w:rsidRPr="006D608E">
        <w:rPr>
          <w:noProof/>
        </w:rPr>
        <w:t xml:space="preserve"> is a vector with the number of participants for which we want to simulate the power, and </w:t>
      </w:r>
      <w:r w:rsidRPr="00963ECB">
        <w:rPr>
          <w:rFonts w:ascii="Courier New" w:hAnsi="Courier New" w:cs="Courier New"/>
          <w:noProof/>
          <w:sz w:val="20"/>
          <w:szCs w:val="20"/>
        </w:rPr>
        <w:t>RangeRepetitions</w:t>
      </w:r>
      <w:r w:rsidRPr="006D608E">
        <w:rPr>
          <w:noProof/>
        </w:rPr>
        <w:t xml:space="preserve"> is a vector with the number of repetitions per staircase for which we want to simulate the power. Varying both allows us to find an optimal tradeoff between trials per participant and number of participants.</w:t>
      </w:r>
    </w:p>
    <w:p w14:paraId="70D875DB" w14:textId="77777777" w:rsidR="008174A1" w:rsidRDefault="008174A1" w:rsidP="0044263D">
      <w:pPr>
        <w:pStyle w:val="NoSpacing"/>
        <w:jc w:val="both"/>
        <w:rPr>
          <w:noProof/>
        </w:rPr>
      </w:pPr>
    </w:p>
    <w:p w14:paraId="45F7B0C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Ns = c(10,12,14,16,18,20)</w:t>
      </w:r>
    </w:p>
    <w:p w14:paraId="4A44CE01"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Repetitions = c(40,70,100)</w:t>
      </w:r>
    </w:p>
    <w:p w14:paraId="4C9FD9CC" w14:textId="77777777" w:rsidR="00E80456" w:rsidRPr="00E80456" w:rsidRDefault="00E80456" w:rsidP="00E80456">
      <w:pPr>
        <w:pStyle w:val="NoSpacing"/>
        <w:ind w:firstLine="720"/>
        <w:rPr>
          <w:rFonts w:ascii="Courier New" w:hAnsi="Courier New" w:cs="Courier New"/>
          <w:noProof/>
          <w:sz w:val="16"/>
          <w:szCs w:val="16"/>
        </w:rPr>
      </w:pPr>
    </w:p>
    <w:p w14:paraId="7CA97CDD"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ConditionOfInterest = c(0,1)</w:t>
      </w:r>
    </w:p>
    <w:p w14:paraId="0D2815A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tandardValues = c(5,6,7,8)</w:t>
      </w:r>
    </w:p>
    <w:p w14:paraId="55D3B3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PSE_Difference = 0.1</w:t>
      </w:r>
    </w:p>
    <w:p w14:paraId="358B144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JND_Difference = 0.25</w:t>
      </w:r>
    </w:p>
    <w:p w14:paraId="33960990"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PSE_Standard = 0</w:t>
      </w:r>
    </w:p>
    <w:p w14:paraId="1DF9B95F"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SD_Standard = 0.15</w:t>
      </w:r>
    </w:p>
    <w:p w14:paraId="104946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Type_ResponseFunction = "normal"</w:t>
      </w:r>
    </w:p>
    <w:p w14:paraId="6613566B"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ResponseFunction = 0.1</w:t>
      </w:r>
    </w:p>
    <w:p w14:paraId="0EE7343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ean_Variability_Between = 0.2</w:t>
      </w:r>
    </w:p>
    <w:p w14:paraId="56CA162A"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Variability_Between = 0.2</w:t>
      </w:r>
    </w:p>
    <w:p w14:paraId="0908154E" w14:textId="16260111" w:rsidR="00694C06" w:rsidRDefault="00694C06" w:rsidP="00694C06">
      <w:pPr>
        <w:pStyle w:val="NoSpacing"/>
        <w:rPr>
          <w:rFonts w:ascii="Courier New" w:hAnsi="Courier New" w:cs="Courier New"/>
          <w:noProof/>
          <w:sz w:val="16"/>
          <w:szCs w:val="16"/>
        </w:rPr>
      </w:pPr>
    </w:p>
    <w:p w14:paraId="4B03B7B3" w14:textId="50A36234" w:rsidR="00694C06" w:rsidRPr="006D608E" w:rsidRDefault="00694C06" w:rsidP="006D608E">
      <w:pPr>
        <w:pStyle w:val="NoSpacing"/>
        <w:jc w:val="both"/>
        <w:rPr>
          <w:noProof/>
        </w:rPr>
      </w:pPr>
      <w:r w:rsidRPr="006D608E">
        <w:rPr>
          <w:noProof/>
        </w:rPr>
        <w:t>We then choose a number of iterations per combination of number of repetitions and number of participants. We recommend a high number, but even with a relatively low number of 200 iterations, this process can take several hours.</w:t>
      </w:r>
      <w:r w:rsidR="006D608E">
        <w:rPr>
          <w:noProof/>
        </w:rPr>
        <w:t xml:space="preserve"> </w:t>
      </w:r>
      <w:r w:rsidR="00AC3C4E">
        <w:rPr>
          <w:noProof/>
        </w:rPr>
        <w:t>To keep track of the overall duration of the simulation process, we also save the time before starting the simulation process.</w:t>
      </w:r>
    </w:p>
    <w:p w14:paraId="0B362987" w14:textId="77777777" w:rsidR="00694C06" w:rsidRPr="00E80456" w:rsidRDefault="00694C06" w:rsidP="00694C06">
      <w:pPr>
        <w:pStyle w:val="NoSpacing"/>
        <w:rPr>
          <w:rFonts w:ascii="Courier New" w:hAnsi="Courier New" w:cs="Courier New"/>
          <w:noProof/>
          <w:sz w:val="16"/>
          <w:szCs w:val="16"/>
        </w:rPr>
      </w:pPr>
    </w:p>
    <w:p w14:paraId="09C283E1" w14:textId="26FB3331" w:rsid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 xml:space="preserve">nIterations = </w:t>
      </w:r>
      <w:r w:rsidR="00201F2D">
        <w:rPr>
          <w:rFonts w:ascii="Courier New" w:hAnsi="Courier New" w:cs="Courier New"/>
          <w:noProof/>
          <w:sz w:val="16"/>
          <w:szCs w:val="16"/>
        </w:rPr>
        <w:t>200</w:t>
      </w:r>
    </w:p>
    <w:p w14:paraId="0DE7B186" w14:textId="5E504E06" w:rsidR="00AC3C4E" w:rsidRDefault="00AC3C4E" w:rsidP="00E80456">
      <w:pPr>
        <w:pStyle w:val="NoSpacing"/>
        <w:ind w:firstLine="720"/>
        <w:rPr>
          <w:rFonts w:ascii="Courier New" w:hAnsi="Courier New" w:cs="Courier New"/>
          <w:noProof/>
          <w:sz w:val="16"/>
          <w:szCs w:val="16"/>
        </w:rPr>
      </w:pPr>
      <w:r w:rsidRPr="00AC3C4E">
        <w:rPr>
          <w:rFonts w:ascii="Courier New" w:hAnsi="Courier New" w:cs="Courier New"/>
          <w:noProof/>
          <w:sz w:val="16"/>
          <w:szCs w:val="16"/>
        </w:rPr>
        <w:t>TimeStartSimulations = Sys.time()</w:t>
      </w:r>
    </w:p>
    <w:p w14:paraId="1B23FBDB" w14:textId="4E81B7DB" w:rsidR="006D608E" w:rsidRDefault="006D608E" w:rsidP="006D608E">
      <w:pPr>
        <w:pStyle w:val="NoSpacing"/>
        <w:rPr>
          <w:rFonts w:ascii="Courier New" w:hAnsi="Courier New" w:cs="Courier New"/>
          <w:noProof/>
          <w:sz w:val="16"/>
          <w:szCs w:val="16"/>
        </w:rPr>
      </w:pPr>
    </w:p>
    <w:p w14:paraId="61772858" w14:textId="3F885AD6" w:rsidR="006D608E" w:rsidRPr="006D608E" w:rsidRDefault="006D608E" w:rsidP="00963ECB">
      <w:pPr>
        <w:jc w:val="both"/>
        <w:rPr>
          <w:noProof/>
        </w:rPr>
      </w:pPr>
      <w:r w:rsidRPr="006D608E">
        <w:rPr>
          <w:noProof/>
        </w:rPr>
        <w:t>Then, we simulate the data once for each number of participants, number of trials and iterations</w:t>
      </w:r>
      <w:r>
        <w:rPr>
          <w:noProof/>
        </w:rPr>
        <w:t xml:space="preserve">, fit a GLMM for each and save the p values for the influence of </w:t>
      </w:r>
      <w:r w:rsidRPr="00963ECB">
        <w:rPr>
          <w:rFonts w:ascii="Courier New" w:hAnsi="Courier New" w:cs="Courier New"/>
          <w:noProof/>
          <w:sz w:val="20"/>
          <w:szCs w:val="20"/>
        </w:rPr>
        <w:t>ConditionOfInterest</w:t>
      </w:r>
      <w:r>
        <w:rPr>
          <w:noProof/>
        </w:rPr>
        <w:t xml:space="preserve"> on PSEs and JNDs in a dataframe.</w:t>
      </w:r>
      <w:r w:rsidR="006658FB">
        <w:rPr>
          <w:noProof/>
        </w:rPr>
        <w:t xml:space="preserve"> We choose “</w:t>
      </w:r>
      <w:r w:rsidR="006658FB" w:rsidRPr="00963ECB">
        <w:rPr>
          <w:rFonts w:ascii="Courier New" w:hAnsi="Courier New" w:cs="Courier New"/>
          <w:noProof/>
          <w:sz w:val="20"/>
          <w:szCs w:val="20"/>
        </w:rPr>
        <w:t>nAGQ = 1</w:t>
      </w:r>
      <w:r w:rsidR="006658FB">
        <w:rPr>
          <w:noProof/>
        </w:rPr>
        <w:t>” and “</w:t>
      </w:r>
      <w:r w:rsidR="006658FB" w:rsidRPr="00963ECB">
        <w:rPr>
          <w:rFonts w:ascii="Courier New" w:hAnsi="Courier New" w:cs="Courier New"/>
          <w:noProof/>
          <w:sz w:val="20"/>
          <w:szCs w:val="20"/>
        </w:rPr>
        <w:t>glmerControl(optimizer = "nloptwrap"))</w:t>
      </w:r>
      <w:r w:rsidR="006658FB" w:rsidRPr="006658FB">
        <w:rPr>
          <w:noProof/>
        </w:rPr>
        <w:t>”</w:t>
      </w:r>
      <w:r w:rsidR="006658FB">
        <w:rPr>
          <w:noProof/>
        </w:rPr>
        <w:t xml:space="preserve"> </w:t>
      </w:r>
      <w:r w:rsidR="009E56ED">
        <w:rPr>
          <w:noProof/>
        </w:rPr>
        <w:t xml:space="preserve">in the </w:t>
      </w:r>
      <w:r w:rsidR="009E56ED" w:rsidRPr="00301A51">
        <w:rPr>
          <w:rFonts w:ascii="Courier New" w:hAnsi="Courier New" w:cs="Courier New"/>
          <w:noProof/>
          <w:sz w:val="20"/>
          <w:szCs w:val="20"/>
        </w:rPr>
        <w:t>glmer()</w:t>
      </w:r>
      <w:r w:rsidR="009E56ED">
        <w:rPr>
          <w:noProof/>
        </w:rPr>
        <w:t xml:space="preserve"> function </w:t>
      </w:r>
      <w:r w:rsidR="006658FB">
        <w:rPr>
          <w:noProof/>
        </w:rPr>
        <w:t>because these settings make for reliable p values, while</w:t>
      </w:r>
      <w:r w:rsidR="007613B2">
        <w:rPr>
          <w:noProof/>
        </w:rPr>
        <w:t xml:space="preserve"> maintining</w:t>
      </w:r>
      <w:r w:rsidR="006658FB">
        <w:rPr>
          <w:noProof/>
        </w:rPr>
        <w:t xml:space="preserve"> a reasonable fitting duration</w:t>
      </w:r>
      <w:r w:rsidR="006D7A15">
        <w:rPr>
          <w:noProof/>
        </w:rPr>
        <w:t xml:space="preserve">. </w:t>
      </w:r>
      <w:r w:rsidR="006658FB">
        <w:rPr>
          <w:noProof/>
        </w:rPr>
        <w:t xml:space="preserve">We will discuss </w:t>
      </w:r>
      <w:r w:rsidR="00963ECB">
        <w:rPr>
          <w:noProof/>
        </w:rPr>
        <w:t xml:space="preserve">the simulations this decision is based on </w:t>
      </w:r>
      <w:r w:rsidR="006658FB">
        <w:rPr>
          <w:noProof/>
        </w:rPr>
        <w:t>in more detail below when comparing different optimizers.</w:t>
      </w:r>
      <w:r w:rsidR="00857CBD">
        <w:rPr>
          <w:noProof/>
        </w:rPr>
        <w:t xml:space="preserve"> We also add in a timer to keep you updated about how far through the power simulations you are.</w:t>
      </w:r>
    </w:p>
    <w:p w14:paraId="0649F93A" w14:textId="77777777" w:rsidR="00E80456" w:rsidRPr="00E80456" w:rsidRDefault="00E80456" w:rsidP="00E80456">
      <w:pPr>
        <w:pStyle w:val="NoSpacing"/>
        <w:ind w:firstLine="720"/>
        <w:rPr>
          <w:rFonts w:ascii="Courier New" w:hAnsi="Courier New" w:cs="Courier New"/>
          <w:noProof/>
          <w:sz w:val="16"/>
          <w:szCs w:val="16"/>
        </w:rPr>
      </w:pPr>
    </w:p>
    <w:p w14:paraId="1D4DBA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PowerfulDataframe = data.frame()</w:t>
      </w:r>
    </w:p>
    <w:p w14:paraId="4A0B8EB2" w14:textId="77777777" w:rsidR="00AB2828" w:rsidRPr="00AB2828" w:rsidRDefault="00AB2828" w:rsidP="00AB2828">
      <w:pPr>
        <w:pStyle w:val="NoSpacing"/>
        <w:ind w:left="720"/>
        <w:jc w:val="both"/>
        <w:rPr>
          <w:rFonts w:ascii="Courier New" w:hAnsi="Courier New" w:cs="Courier New"/>
          <w:noProof/>
          <w:sz w:val="16"/>
          <w:szCs w:val="16"/>
        </w:rPr>
      </w:pPr>
    </w:p>
    <w:p w14:paraId="386E162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for (nParticipants in RangeNs){</w:t>
      </w:r>
    </w:p>
    <w:p w14:paraId="7253FD8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lastRenderedPageBreak/>
        <w:t xml:space="preserve">  for (reps in RangeRepetitions){</w:t>
      </w:r>
    </w:p>
    <w:p w14:paraId="1B32027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6894F0E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imeStartTrial = Sys.time() #get time at beginning of trial</w:t>
      </w:r>
    </w:p>
    <w:p w14:paraId="34E9F8A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0EF4DD6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i in 1:nIterations){</w:t>
      </w:r>
    </w:p>
    <w:p w14:paraId="62DDD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730FE88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Participants)</w:t>
      </w:r>
    </w:p>
    <w:p w14:paraId="44583CB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reps)</w:t>
      </w:r>
    </w:p>
    <w:p w14:paraId="081EF36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Iterations)</w:t>
      </w:r>
    </w:p>
    <w:p w14:paraId="266CA0F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6808C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ychometric = SimulatePsychometricData(nParticipants,</w:t>
      </w:r>
    </w:p>
    <w:p w14:paraId="2226C85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ConditionOfInterest,</w:t>
      </w:r>
    </w:p>
    <w:p w14:paraId="44DF7A1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tandardValues,</w:t>
      </w:r>
    </w:p>
    <w:p w14:paraId="4C5C3DD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w:t>
      </w:r>
    </w:p>
    <w:p w14:paraId="09BE423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E_Difference,</w:t>
      </w:r>
    </w:p>
    <w:p w14:paraId="6300212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JND_Difference,</w:t>
      </w:r>
    </w:p>
    <w:p w14:paraId="170402A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PSE_Standard,</w:t>
      </w:r>
    </w:p>
    <w:p w14:paraId="0FE75AD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SD_Standard,</w:t>
      </w:r>
    </w:p>
    <w:p w14:paraId="399512E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ype_ResponseFunction,</w:t>
      </w:r>
    </w:p>
    <w:p w14:paraId="2703A44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ResponseFunction,</w:t>
      </w:r>
    </w:p>
    <w:p w14:paraId="51C208A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ean_Variability_Between,</w:t>
      </w:r>
    </w:p>
    <w:p w14:paraId="1BD2550C"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Variability_Between)</w:t>
      </w:r>
    </w:p>
    <w:p w14:paraId="6F155C3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217E8B6F" w14:textId="77777777" w:rsidR="00AB2828" w:rsidRPr="00AB2828" w:rsidRDefault="00AB2828" w:rsidP="00AB2828">
      <w:pPr>
        <w:pStyle w:val="NoSpacing"/>
        <w:ind w:left="720"/>
        <w:jc w:val="both"/>
        <w:rPr>
          <w:rFonts w:ascii="Courier New" w:hAnsi="Courier New" w:cs="Courier New"/>
          <w:noProof/>
          <w:sz w:val="16"/>
          <w:szCs w:val="16"/>
        </w:rPr>
      </w:pPr>
    </w:p>
    <w:p w14:paraId="0EB7EDAE" w14:textId="1E786FC6"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M = glmer(cbind(Yes, Total - Yes) ~ ConditionOfInterest*Difference + (ConditionOfInterest+Difference| ID) + (Difference| StandardValues), </w:t>
      </w:r>
    </w:p>
    <w:p w14:paraId="4125E33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amily = binomial(link = "logit"), </w:t>
      </w:r>
    </w:p>
    <w:p w14:paraId="658A4E8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data = Psychometric,</w:t>
      </w:r>
    </w:p>
    <w:p w14:paraId="05F38EE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nAGQ = 1,</w:t>
      </w:r>
    </w:p>
    <w:p w14:paraId="6BBED391"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erControl(optimizer = "nloptwrap"))</w:t>
      </w:r>
    </w:p>
    <w:p w14:paraId="12C747BB" w14:textId="77777777" w:rsidR="00AB2828" w:rsidRPr="00AB2828" w:rsidRDefault="00AB2828" w:rsidP="00AB2828">
      <w:pPr>
        <w:pStyle w:val="NoSpacing"/>
        <w:ind w:left="720"/>
        <w:jc w:val="both"/>
        <w:rPr>
          <w:rFonts w:ascii="Courier New" w:hAnsi="Courier New" w:cs="Courier New"/>
          <w:noProof/>
          <w:sz w:val="16"/>
          <w:szCs w:val="16"/>
        </w:rPr>
      </w:pPr>
    </w:p>
    <w:p w14:paraId="6F6FDA0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owerfulDataframe = rbind(PowerfulDataframe,c(nParticipants=nParticipants,</w:t>
      </w:r>
    </w:p>
    <w:p w14:paraId="310BBEF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reps, </w:t>
      </w:r>
    </w:p>
    <w:p w14:paraId="2AAAF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PSE = summary(GLMM)$coefficients[14],</w:t>
      </w:r>
    </w:p>
    <w:p w14:paraId="7B5453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JND = summary(GLMM)$coefficients[16],</w:t>
      </w:r>
    </w:p>
    <w:p w14:paraId="6D27576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iteration = i))</w:t>
      </w:r>
    </w:p>
    <w:p w14:paraId="19509DF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44C9430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paste0("200 iterations took ", round(Sys.time() - TimeStartTrial), " seconds. The power for the current run through (",nParticipants," Participants, ", reps, " Repetitions) is ",mean(PowerfulDataframe$pvalue_PSE[PowerfulDataframe$nParticipants == nParticipants &amp; PowerfulDataframe$reps == reps] &lt; 0.05)))</w:t>
      </w:r>
    </w:p>
    <w:p w14:paraId="781D611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C49822" w14:textId="36EBCEAE" w:rsidR="008174A1"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w:t>
      </w:r>
    </w:p>
    <w:p w14:paraId="14D108E2" w14:textId="77777777" w:rsidR="00E23977" w:rsidRDefault="00E23977" w:rsidP="00E23977">
      <w:pPr>
        <w:pStyle w:val="NoSpacing"/>
        <w:jc w:val="both"/>
        <w:rPr>
          <w:rFonts w:ascii="Courier New" w:hAnsi="Courier New" w:cs="Courier New"/>
          <w:noProof/>
          <w:sz w:val="16"/>
          <w:szCs w:val="16"/>
        </w:rPr>
      </w:pPr>
    </w:p>
    <w:p w14:paraId="0F64B591" w14:textId="331A58E5" w:rsidR="00E23977" w:rsidRDefault="00E23977" w:rsidP="00E35CB9">
      <w:pPr>
        <w:pStyle w:val="NoSpacing"/>
        <w:ind w:firstLine="720"/>
        <w:jc w:val="both"/>
        <w:rPr>
          <w:rFonts w:ascii="Courier New" w:hAnsi="Courier New" w:cs="Courier New"/>
          <w:noProof/>
          <w:sz w:val="16"/>
          <w:szCs w:val="16"/>
        </w:rPr>
      </w:pPr>
      <w:r w:rsidRPr="00E23977">
        <w:rPr>
          <w:rFonts w:ascii="Courier New" w:hAnsi="Courier New" w:cs="Courier New"/>
          <w:noProof/>
          <w:sz w:val="16"/>
          <w:szCs w:val="16"/>
        </w:rPr>
        <w:t>colnames(PowerfulDataframe) = c("nParticipants","reps","pvalue_PSE","pvalue_JND","iteration")</w:t>
      </w:r>
    </w:p>
    <w:p w14:paraId="5BAE4F1A" w14:textId="77777777" w:rsidR="00AB2828" w:rsidRDefault="00AB2828" w:rsidP="00AB2828">
      <w:pPr>
        <w:pStyle w:val="NoSpacing"/>
        <w:jc w:val="both"/>
        <w:rPr>
          <w:noProof/>
        </w:rPr>
      </w:pPr>
    </w:p>
    <w:p w14:paraId="6C6A3949" w14:textId="331AFCC6" w:rsidR="00711002" w:rsidRDefault="00864CE1" w:rsidP="00C50795">
      <w:pPr>
        <w:jc w:val="both"/>
        <w:rPr>
          <w:noProof/>
        </w:rPr>
      </w:pPr>
      <w:r>
        <w:rPr>
          <w:noProof/>
        </w:rPr>
        <w:t xml:space="preserve">Finally, we can print the power for each combination of number of repetitions and number of participants by setting an alpha level (typically 0.05) and counting in how many iterations out of </w:t>
      </w:r>
      <w:r w:rsidRPr="00C50795">
        <w:rPr>
          <w:rFonts w:ascii="Courier New" w:hAnsi="Courier New" w:cs="Courier New"/>
          <w:noProof/>
          <w:sz w:val="20"/>
          <w:szCs w:val="20"/>
        </w:rPr>
        <w:t>nIterations</w:t>
      </w:r>
      <w:r>
        <w:rPr>
          <w:noProof/>
        </w:rPr>
        <w:t xml:space="preserve"> we found a p</w:t>
      </w:r>
      <w:r w:rsidR="00F93B1B">
        <w:rPr>
          <w:noProof/>
        </w:rPr>
        <w:t xml:space="preserve"> </w:t>
      </w:r>
      <w:r>
        <w:rPr>
          <w:noProof/>
        </w:rPr>
        <w:t>value below alpha.</w:t>
      </w:r>
    </w:p>
    <w:p w14:paraId="635553E2" w14:textId="5B7FF20C" w:rsidR="00864CE1" w:rsidRDefault="00864CE1" w:rsidP="0044263D">
      <w:pPr>
        <w:pStyle w:val="NoSpacing"/>
        <w:jc w:val="both"/>
        <w:rPr>
          <w:noProof/>
        </w:rPr>
      </w:pPr>
    </w:p>
    <w:p w14:paraId="4D794979"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alpha = 0.05</w:t>
      </w:r>
    </w:p>
    <w:p w14:paraId="410480AF" w14:textId="77777777" w:rsidR="00E23977" w:rsidRPr="00E23977" w:rsidRDefault="00E23977" w:rsidP="00E35CB9">
      <w:pPr>
        <w:pStyle w:val="NoSpacing"/>
        <w:ind w:left="720"/>
        <w:jc w:val="both"/>
        <w:rPr>
          <w:rFonts w:ascii="Courier New" w:hAnsi="Courier New" w:cs="Courier New"/>
          <w:noProof/>
          <w:sz w:val="16"/>
          <w:szCs w:val="16"/>
        </w:rPr>
      </w:pPr>
    </w:p>
    <w:p w14:paraId="64C993F0"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 PowerfulDataframe %&gt;% group_by(nParticipants,reps) %&gt;% </w:t>
      </w:r>
    </w:p>
    <w:p w14:paraId="243D3A47"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mutate(Power_PSE = mean(pvalue_PSE &lt; alpha),</w:t>
      </w:r>
    </w:p>
    <w:p w14:paraId="5BF17255"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Power_JND = mean(pvalue_JND &lt; alpha))</w:t>
      </w:r>
    </w:p>
    <w:p w14:paraId="58BC1E17" w14:textId="77777777" w:rsidR="00E23977" w:rsidRPr="00E23977" w:rsidRDefault="00E23977" w:rsidP="00E35CB9">
      <w:pPr>
        <w:pStyle w:val="NoSpacing"/>
        <w:ind w:left="720"/>
        <w:jc w:val="both"/>
        <w:rPr>
          <w:rFonts w:ascii="Courier New" w:hAnsi="Courier New" w:cs="Courier New"/>
          <w:noProof/>
          <w:sz w:val="16"/>
          <w:szCs w:val="16"/>
        </w:rPr>
      </w:pPr>
    </w:p>
    <w:p w14:paraId="43DB31D2"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gt;% group_by(nParticipants,reps) %&gt;% </w:t>
      </w:r>
    </w:p>
    <w:p w14:paraId="0932EB14" w14:textId="3A4DC65D" w:rsidR="00FF5BCA"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slice(1)</w:t>
      </w:r>
    </w:p>
    <w:p w14:paraId="54BFA172" w14:textId="77777777" w:rsidR="00113C0F" w:rsidRDefault="00113C0F" w:rsidP="00113C0F">
      <w:pPr>
        <w:pStyle w:val="NoSpacing"/>
        <w:jc w:val="both"/>
        <w:rPr>
          <w:rFonts w:ascii="Courier New" w:hAnsi="Courier New" w:cs="Courier New"/>
          <w:noProof/>
          <w:sz w:val="16"/>
          <w:szCs w:val="16"/>
        </w:rPr>
      </w:pPr>
    </w:p>
    <w:p w14:paraId="63877529" w14:textId="57934615" w:rsidR="00113C0F" w:rsidRDefault="00113C0F" w:rsidP="00E35CB9">
      <w:pPr>
        <w:pStyle w:val="NoSpacing"/>
        <w:jc w:val="both"/>
        <w:rPr>
          <w:noProof/>
        </w:rPr>
      </w:pPr>
      <w:r>
        <w:rPr>
          <w:noProof/>
        </w:rPr>
        <w:t>We can then print the duration of the process.</w:t>
      </w:r>
    </w:p>
    <w:p w14:paraId="47F484EC" w14:textId="77777777" w:rsidR="00422BB7" w:rsidRDefault="00422BB7" w:rsidP="00E35CB9">
      <w:pPr>
        <w:pStyle w:val="NoSpacing"/>
        <w:jc w:val="both"/>
        <w:rPr>
          <w:noProof/>
        </w:rPr>
      </w:pPr>
    </w:p>
    <w:p w14:paraId="45362F39" w14:textId="3C2B8808" w:rsidR="00113C0F" w:rsidRDefault="00113C0F" w:rsidP="00935FA0">
      <w:pPr>
        <w:pStyle w:val="NoSpacing"/>
        <w:ind w:left="720"/>
        <w:jc w:val="both"/>
        <w:rPr>
          <w:noProof/>
        </w:rPr>
      </w:pPr>
      <w:r w:rsidRPr="00935FA0">
        <w:rPr>
          <w:rFonts w:ascii="Courier New" w:hAnsi="Courier New" w:cs="Courier New"/>
          <w:noProof/>
          <w:sz w:val="16"/>
          <w:szCs w:val="16"/>
        </w:rPr>
        <w:t>Sys.time() - TimeStartSimulations</w:t>
      </w:r>
    </w:p>
    <w:p w14:paraId="0FFFA6C5" w14:textId="77777777" w:rsidR="00113C0F" w:rsidRDefault="00113C0F" w:rsidP="00E35CB9">
      <w:pPr>
        <w:pStyle w:val="NoSpacing"/>
        <w:jc w:val="both"/>
        <w:rPr>
          <w:noProof/>
        </w:rPr>
      </w:pPr>
    </w:p>
    <w:p w14:paraId="5CDD6715" w14:textId="3D544640" w:rsidR="00864CE1" w:rsidRDefault="00864CE1" w:rsidP="0044263D">
      <w:pPr>
        <w:pStyle w:val="NoSpacing"/>
        <w:jc w:val="both"/>
        <w:rPr>
          <w:noProof/>
        </w:rPr>
      </w:pPr>
      <w:r>
        <w:rPr>
          <w:noProof/>
        </w:rPr>
        <w:lastRenderedPageBreak/>
        <w:t xml:space="preserve">We can also plot the computed power </w:t>
      </w:r>
      <w:r w:rsidR="009E77FA">
        <w:rPr>
          <w:noProof/>
        </w:rPr>
        <w:t>with the following lines.</w:t>
      </w:r>
    </w:p>
    <w:p w14:paraId="5ACADEA9" w14:textId="77777777" w:rsidR="009E77FA" w:rsidRDefault="009E77FA" w:rsidP="0044263D">
      <w:pPr>
        <w:pStyle w:val="NoSpacing"/>
        <w:jc w:val="both"/>
        <w:rPr>
          <w:noProof/>
        </w:rPr>
      </w:pPr>
    </w:p>
    <w:p w14:paraId="314DD0BB"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ggplot(PowerfulDataframe, aes(nParticipants,Power, color = as.factor(reps))) +</w:t>
      </w:r>
    </w:p>
    <w:p w14:paraId="114D5FF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line(size = 1) +</w:t>
      </w:r>
    </w:p>
    <w:p w14:paraId="60674BE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xlab("Number of Participants") +</w:t>
      </w:r>
    </w:p>
    <w:p w14:paraId="75D7366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ab("Power") +</w:t>
      </w:r>
    </w:p>
    <w:p w14:paraId="5C4EFFAF"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x_continuous(breaks = c(10,12,14,16,18,20)) +</w:t>
      </w:r>
    </w:p>
    <w:p w14:paraId="5DB3B690"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color_manual(name = "Repetitions\nper Staircase", </w:t>
      </w:r>
    </w:p>
    <w:p w14:paraId="526F91EC"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values = c(Red,BlauUB,Yellow)) +</w:t>
      </w:r>
    </w:p>
    <w:p w14:paraId="1D3DDBE2"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 linetype=2) +</w:t>
      </w:r>
    </w:p>
    <w:p w14:paraId="69293C1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5, linetype=3) +</w:t>
      </w:r>
    </w:p>
    <w:p w14:paraId="6DF28FF9"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im(c(0,1)) +</w:t>
      </w:r>
    </w:p>
    <w:p w14:paraId="0D8A32F4"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facet_wrap(WhichValue~.) +</w:t>
      </w:r>
    </w:p>
    <w:p w14:paraId="644834F3" w14:textId="441833F3" w:rsidR="00702D62"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theme(legend.position = c(0.4,0.2))</w:t>
      </w:r>
    </w:p>
    <w:p w14:paraId="6F8DB8AE" w14:textId="77777777" w:rsidR="002E120B" w:rsidRDefault="002E120B" w:rsidP="002E120B">
      <w:pPr>
        <w:pStyle w:val="NoSpacing"/>
        <w:ind w:left="720"/>
        <w:jc w:val="both"/>
        <w:rPr>
          <w:rFonts w:ascii="Courier New" w:hAnsi="Courier New" w:cs="Courier New"/>
          <w:noProof/>
          <w:sz w:val="16"/>
          <w:szCs w:val="16"/>
        </w:rPr>
      </w:pPr>
    </w:p>
    <w:p w14:paraId="7B73EA53" w14:textId="34F2A272" w:rsidR="001C2D0F" w:rsidRDefault="00A220A8" w:rsidP="00C50795">
      <w:pPr>
        <w:jc w:val="both"/>
        <w:rPr>
          <w:noProof/>
        </w:rPr>
      </w:pPr>
      <w:r>
        <w:rPr>
          <w:noProof/>
        </w:rPr>
        <w:fldChar w:fldCharType="begin"/>
      </w:r>
      <w:r>
        <w:rPr>
          <w:noProof/>
        </w:rPr>
        <w:instrText xml:space="preserve"> REF _Ref49943659 \h </w:instrText>
      </w:r>
      <w:r>
        <w:rPr>
          <w:noProof/>
        </w:rPr>
      </w:r>
      <w:r>
        <w:rPr>
          <w:noProof/>
        </w:rPr>
        <w:fldChar w:fldCharType="separate"/>
      </w:r>
      <w:r>
        <w:t xml:space="preserve">Figure </w:t>
      </w:r>
      <w:r>
        <w:rPr>
          <w:noProof/>
        </w:rPr>
        <w:t>6</w:t>
      </w:r>
      <w:r>
        <w:rPr>
          <w:noProof/>
        </w:rPr>
        <w:fldChar w:fldCharType="end"/>
      </w:r>
      <w:r>
        <w:rPr>
          <w:noProof/>
        </w:rPr>
        <w:t xml:space="preserve"> </w:t>
      </w:r>
      <w:r w:rsidR="001D7E2D">
        <w:rPr>
          <w:noProof/>
        </w:rPr>
        <w:t>shows this plot for the values chosen above.</w:t>
      </w:r>
      <w:r w:rsidR="00C50795">
        <w:rPr>
          <w:noProof/>
        </w:rPr>
        <w:t xml:space="preserve"> We can see, for example, that we can achieve a power of 0.8 for the influence of </w:t>
      </w:r>
      <w:r w:rsidR="00C50795" w:rsidRPr="00C50795">
        <w:rPr>
          <w:rFonts w:ascii="Courier New" w:hAnsi="Courier New" w:cs="Courier New"/>
          <w:noProof/>
          <w:sz w:val="20"/>
          <w:szCs w:val="20"/>
        </w:rPr>
        <w:t>ConditionOfInterest</w:t>
      </w:r>
      <w:r w:rsidR="00C50795">
        <w:rPr>
          <w:noProof/>
        </w:rPr>
        <w:t xml:space="preserve"> on JNDs both by increasing the number of participants (see red line) or the number of trials per staircase, while keeping the overall number of participants low (see yellow and blue line).</w:t>
      </w:r>
    </w:p>
    <w:p w14:paraId="0504B465" w14:textId="7EF09E5C" w:rsidR="009747AB" w:rsidRDefault="009747AB" w:rsidP="00253C61">
      <w:pPr>
        <w:pStyle w:val="NoSpacing"/>
        <w:jc w:val="both"/>
        <w:rPr>
          <w:rFonts w:ascii="Courier New" w:hAnsi="Courier New" w:cs="Courier New"/>
          <w:noProof/>
          <w:sz w:val="16"/>
          <w:szCs w:val="16"/>
        </w:rPr>
      </w:pPr>
    </w:p>
    <w:p w14:paraId="1B7CDBAE" w14:textId="77777777" w:rsidR="00A220A8" w:rsidRDefault="001D7E2D" w:rsidP="00A220A8">
      <w:pPr>
        <w:pStyle w:val="NoSpacing"/>
        <w:keepNext/>
        <w:jc w:val="both"/>
      </w:pPr>
      <w:r>
        <w:rPr>
          <w:rFonts w:ascii="Courier New" w:hAnsi="Courier New" w:cs="Courier New"/>
          <w:noProof/>
          <w:sz w:val="16"/>
          <w:szCs w:val="16"/>
        </w:rPr>
        <w:drawing>
          <wp:inline distT="0" distB="0" distL="0" distR="0" wp14:anchorId="5BA5520D" wp14:editId="07E901FC">
            <wp:extent cx="2790825" cy="2790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90825" cy="2790825"/>
                    </a:xfrm>
                    <a:prstGeom prst="rect">
                      <a:avLst/>
                    </a:prstGeom>
                    <a:noFill/>
                    <a:ln>
                      <a:noFill/>
                    </a:ln>
                  </pic:spPr>
                </pic:pic>
              </a:graphicData>
            </a:graphic>
          </wp:inline>
        </w:drawing>
      </w:r>
    </w:p>
    <w:p w14:paraId="6FF82355" w14:textId="29DC7507" w:rsidR="001D7E2D" w:rsidRDefault="00A220A8" w:rsidP="00A220A8">
      <w:pPr>
        <w:pStyle w:val="Caption"/>
        <w:jc w:val="both"/>
        <w:rPr>
          <w:rFonts w:ascii="Courier New" w:hAnsi="Courier New" w:cs="Courier New"/>
          <w:noProof/>
          <w:sz w:val="16"/>
          <w:szCs w:val="16"/>
        </w:rPr>
      </w:pPr>
      <w:bookmarkStart w:id="9" w:name="_Ref49943659"/>
      <w:r>
        <w:t xml:space="preserve">Figure </w:t>
      </w:r>
      <w:r>
        <w:fldChar w:fldCharType="begin"/>
      </w:r>
      <w:r>
        <w:instrText xml:space="preserve"> SEQ Figure \* ARABIC </w:instrText>
      </w:r>
      <w:r>
        <w:fldChar w:fldCharType="separate"/>
      </w:r>
      <w:r>
        <w:rPr>
          <w:noProof/>
        </w:rPr>
        <w:t>6</w:t>
      </w:r>
      <w:r>
        <w:fldChar w:fldCharType="end"/>
      </w:r>
      <w:bookmarkEnd w:id="9"/>
      <w:r>
        <w:t>: Power for the influence of ConditionOfInterest on JND (left panel) and PSE (right panel), for different participant numbers. The different colors indicate different numbers of repetitions for each staircase.</w:t>
      </w:r>
      <w:r w:rsidR="00005EE9">
        <w:t xml:space="preserve"> The solid horizontal line indicates a power level of 0.8, the dashed horizontal line indicates a power level of 0.9 and the dotted horizontal line indicates a power level of 0.95.</w:t>
      </w:r>
    </w:p>
    <w:p w14:paraId="3ECFBDF0" w14:textId="77777777" w:rsidR="00E56C4D" w:rsidRDefault="00E56C4D" w:rsidP="009E77FA">
      <w:pPr>
        <w:pStyle w:val="NoSpacing"/>
        <w:jc w:val="both"/>
        <w:rPr>
          <w:rFonts w:ascii="Courier New" w:hAnsi="Courier New" w:cs="Courier New"/>
          <w:noProof/>
          <w:sz w:val="16"/>
          <w:szCs w:val="16"/>
        </w:rPr>
      </w:pPr>
    </w:p>
    <w:p w14:paraId="12917393" w14:textId="77777777" w:rsidR="009E77FA" w:rsidRPr="009E77FA" w:rsidRDefault="009E77FA" w:rsidP="009E77FA">
      <w:pPr>
        <w:pStyle w:val="NoSpacing"/>
        <w:jc w:val="both"/>
        <w:rPr>
          <w:rFonts w:ascii="Courier New" w:hAnsi="Courier New" w:cs="Courier New"/>
          <w:noProof/>
          <w:sz w:val="16"/>
          <w:szCs w:val="16"/>
        </w:rPr>
      </w:pPr>
    </w:p>
    <w:p w14:paraId="2A30BB54" w14:textId="77777777" w:rsidR="0044263D" w:rsidRDefault="0044263D" w:rsidP="008174A1">
      <w:pPr>
        <w:pStyle w:val="Heading1"/>
      </w:pPr>
      <w:r>
        <w:t>Comparing the power for the GLMM and the Two-Level approach</w:t>
      </w:r>
    </w:p>
    <w:p w14:paraId="7BF060FA" w14:textId="77777777" w:rsidR="00FF5BCA" w:rsidRDefault="00DF72F0" w:rsidP="0044263D">
      <w:pPr>
        <w:pStyle w:val="NoSpacing"/>
        <w:jc w:val="both"/>
        <w:rPr>
          <w:noProof/>
        </w:rPr>
      </w:pPr>
      <w:r>
        <w:rPr>
          <w:noProof/>
        </w:rPr>
        <w:t xml:space="preserve">Following </w:t>
      </w:r>
      <w:r w:rsidR="0044263D">
        <w:rPr>
          <w:noProof/>
        </w:rPr>
        <w:t>Moscatelli &amp; Lacquaniti (2012)</w:t>
      </w:r>
      <w:r>
        <w:rPr>
          <w:noProof/>
        </w:rPr>
        <w:t>,</w:t>
      </w:r>
      <w:r w:rsidR="0044263D">
        <w:rPr>
          <w:noProof/>
        </w:rPr>
        <w:t xml:space="preserve"> </w:t>
      </w:r>
      <w:r>
        <w:rPr>
          <w:noProof/>
        </w:rPr>
        <w:t xml:space="preserve">we have </w:t>
      </w:r>
      <w:r w:rsidR="0044263D">
        <w:rPr>
          <w:noProof/>
        </w:rPr>
        <w:t>argue</w:t>
      </w:r>
      <w:r>
        <w:rPr>
          <w:noProof/>
        </w:rPr>
        <w:t>d above</w:t>
      </w:r>
      <w:r w:rsidR="0044263D">
        <w:rPr>
          <w:noProof/>
        </w:rPr>
        <w:t xml:space="preserve"> that power is lost when using the Two-</w:t>
      </w:r>
      <w:r>
        <w:rPr>
          <w:noProof/>
        </w:rPr>
        <w:t>Step</w:t>
      </w:r>
      <w:r w:rsidR="0044263D">
        <w:rPr>
          <w:noProof/>
        </w:rPr>
        <w:t xml:space="preserve"> approach</w:t>
      </w:r>
      <w:r w:rsidR="00D0792C">
        <w:rPr>
          <w:noProof/>
        </w:rPr>
        <w:t>.</w:t>
      </w:r>
      <w:r w:rsidR="0044263D">
        <w:rPr>
          <w:noProof/>
        </w:rPr>
        <w:t xml:space="preserve"> While this is an intuitive notion, it has, to our knowledge, only been confirmed for PSEs, and only for one combination of dataset parameters. </w:t>
      </w:r>
      <w:r w:rsidR="003A166D">
        <w:rPr>
          <w:noProof/>
        </w:rPr>
        <w:t>In the following, w</w:t>
      </w:r>
      <w:r w:rsidR="0044263D">
        <w:rPr>
          <w:noProof/>
        </w:rPr>
        <w:t xml:space="preserve">e thus use the above </w:t>
      </w:r>
      <w:r w:rsidR="003A166D">
        <w:rPr>
          <w:noProof/>
        </w:rPr>
        <w:t>proce</w:t>
      </w:r>
      <w:r w:rsidR="0050448D">
        <w:rPr>
          <w:noProof/>
        </w:rPr>
        <w:t>d</w:t>
      </w:r>
      <w:r w:rsidR="003A166D">
        <w:rPr>
          <w:noProof/>
        </w:rPr>
        <w:t xml:space="preserve">ure </w:t>
      </w:r>
      <w:r w:rsidR="0044263D">
        <w:rPr>
          <w:noProof/>
        </w:rPr>
        <w:t xml:space="preserve">to </w:t>
      </w:r>
      <w:r>
        <w:rPr>
          <w:noProof/>
        </w:rPr>
        <w:t>assess</w:t>
      </w:r>
      <w:r w:rsidR="0044263D">
        <w:rPr>
          <w:noProof/>
        </w:rPr>
        <w:t xml:space="preserve"> just how much power is</w:t>
      </w:r>
      <w:r>
        <w:rPr>
          <w:noProof/>
        </w:rPr>
        <w:t xml:space="preserve"> </w:t>
      </w:r>
      <w:r w:rsidR="0044263D">
        <w:rPr>
          <w:noProof/>
        </w:rPr>
        <w:t>lost when using the Two-</w:t>
      </w:r>
      <w:r w:rsidR="003A166D">
        <w:rPr>
          <w:noProof/>
        </w:rPr>
        <w:t xml:space="preserve">Step </w:t>
      </w:r>
      <w:r w:rsidR="00237024">
        <w:rPr>
          <w:noProof/>
        </w:rPr>
        <w:t>A</w:t>
      </w:r>
      <w:r w:rsidR="0044263D">
        <w:rPr>
          <w:noProof/>
        </w:rPr>
        <w:t xml:space="preserve">pproach in comparison to the GLMM </w:t>
      </w:r>
      <w:r w:rsidR="00237024">
        <w:rPr>
          <w:noProof/>
        </w:rPr>
        <w:t>A</w:t>
      </w:r>
      <w:r w:rsidR="0044263D">
        <w:rPr>
          <w:noProof/>
        </w:rPr>
        <w:t>pproach</w:t>
      </w:r>
      <w:r>
        <w:rPr>
          <w:noProof/>
        </w:rPr>
        <w:t xml:space="preserve">, for the influence of </w:t>
      </w:r>
      <w:r w:rsidRPr="00CA2A7C">
        <w:rPr>
          <w:b/>
          <w:bCs/>
          <w:noProof/>
        </w:rPr>
        <w:t>ConditionOfInterest</w:t>
      </w:r>
      <w:r>
        <w:rPr>
          <w:noProof/>
        </w:rPr>
        <w:t xml:space="preserve"> on both PSEs and JNDs.</w:t>
      </w:r>
      <w:r w:rsidR="00FF5BCA">
        <w:rPr>
          <w:noProof/>
        </w:rPr>
        <w:t xml:space="preserve"> </w:t>
      </w:r>
    </w:p>
    <w:p w14:paraId="1AA56E3D" w14:textId="42B0BA7C" w:rsidR="00FF5BCA" w:rsidRPr="00F7611E" w:rsidRDefault="00FF5BCA" w:rsidP="0044263D">
      <w:pPr>
        <w:pStyle w:val="NoSpacing"/>
        <w:jc w:val="both"/>
        <w:rPr>
          <w:noProof/>
        </w:rPr>
      </w:pPr>
      <w:r>
        <w:rPr>
          <w:noProof/>
        </w:rPr>
        <w:t xml:space="preserve">We use the same parameters as above, with 10, 12, 14, 16, 18, 20 participants, and 40, 70 and 100 trials per staircase. We furthermore compare different effect sizes, with JND differences between baseline and Condition of Interest of -10, -5, 0, 5 and 10% and PSE difference of -5, -2.5, 0, 2.5 and 5%. We furthermore </w:t>
      </w:r>
      <w:r>
        <w:rPr>
          <w:noProof/>
        </w:rPr>
        <w:lastRenderedPageBreak/>
        <w:t>include different ways of analyzing the data</w:t>
      </w:r>
      <w:r w:rsidR="00F7611E">
        <w:rPr>
          <w:noProof/>
        </w:rPr>
        <w:t xml:space="preserve">: Two-Step analyses using simple ANOVAs, the more sophisticated Linear Mixed Modelling approach to Two-Step analyses, and </w:t>
      </w:r>
      <w:r w:rsidR="0034011A">
        <w:rPr>
          <w:noProof/>
        </w:rPr>
        <w:t xml:space="preserve">the GLMM in the specification we have chosen above as optimal (M15 </w:t>
      </w:r>
      <w:r w:rsidR="00F7611E">
        <w:rPr>
          <w:noProof/>
        </w:rPr>
        <w:t xml:space="preserve">in </w:t>
      </w:r>
      <w:r w:rsidR="00F7611E">
        <w:rPr>
          <w:noProof/>
        </w:rPr>
        <w:fldChar w:fldCharType="begin"/>
      </w:r>
      <w:r w:rsidR="00F7611E">
        <w:rPr>
          <w:noProof/>
        </w:rPr>
        <w:instrText xml:space="preserve"> REF _Ref47731993 \h </w:instrText>
      </w:r>
      <w:r w:rsidR="00F7611E">
        <w:rPr>
          <w:noProof/>
        </w:rPr>
      </w:r>
      <w:r w:rsidR="00F7611E">
        <w:rPr>
          <w:noProof/>
        </w:rPr>
        <w:fldChar w:fldCharType="separate"/>
      </w:r>
      <w:r w:rsidR="00F7611E">
        <w:t xml:space="preserve">Table </w:t>
      </w:r>
      <w:r w:rsidR="00F7611E">
        <w:rPr>
          <w:noProof/>
        </w:rPr>
        <w:t>1</w:t>
      </w:r>
      <w:r w:rsidR="00F7611E">
        <w:rPr>
          <w:noProof/>
        </w:rPr>
        <w:fldChar w:fldCharType="end"/>
      </w:r>
      <w:r w:rsidR="00F7611E">
        <w:rPr>
          <w:noProof/>
        </w:rPr>
        <w:t>)</w:t>
      </w:r>
      <w:r w:rsidR="00532750">
        <w:rPr>
          <w:noProof/>
        </w:rPr>
        <w:t>.</w:t>
      </w:r>
    </w:p>
    <w:p w14:paraId="3705D4A7" w14:textId="77777777" w:rsidR="0050448D" w:rsidRDefault="0050448D" w:rsidP="0044263D">
      <w:pPr>
        <w:pStyle w:val="NoSpacing"/>
        <w:jc w:val="both"/>
        <w:rPr>
          <w:noProof/>
        </w:rPr>
      </w:pPr>
    </w:p>
    <w:p w14:paraId="51E4E359" w14:textId="73CB1E1C" w:rsidR="0044263D" w:rsidRDefault="00532750" w:rsidP="0044263D">
      <w:pPr>
        <w:pStyle w:val="NoSpacing"/>
        <w:jc w:val="both"/>
        <w:rPr>
          <w:noProof/>
        </w:rPr>
      </w:pPr>
      <w:r>
        <w:rPr>
          <w:noProof/>
        </w:rPr>
        <w:t>INTERPRETATION of results XXX</w:t>
      </w:r>
    </w:p>
    <w:p w14:paraId="524F147A" w14:textId="3333BFD6" w:rsidR="00532750" w:rsidRDefault="00532750" w:rsidP="0044263D">
      <w:pPr>
        <w:pStyle w:val="NoSpacing"/>
        <w:jc w:val="both"/>
        <w:rPr>
          <w:noProof/>
        </w:rPr>
      </w:pPr>
      <w:r>
        <w:rPr>
          <w:noProof/>
        </w:rPr>
        <w:t>[POWER FIGURE]</w:t>
      </w:r>
    </w:p>
    <w:p w14:paraId="54F2C105" w14:textId="77777777" w:rsidR="0044263D" w:rsidRDefault="0044263D" w:rsidP="0044263D">
      <w:pPr>
        <w:pStyle w:val="NoSpacing"/>
        <w:jc w:val="both"/>
        <w:rPr>
          <w:noProof/>
        </w:rPr>
      </w:pPr>
    </w:p>
    <w:p w14:paraId="7FE3C809" w14:textId="77777777" w:rsidR="0044263D" w:rsidRDefault="0044263D" w:rsidP="0044263D">
      <w:pPr>
        <w:pStyle w:val="NoSpacing"/>
        <w:keepNext/>
        <w:jc w:val="both"/>
      </w:pPr>
      <w:r>
        <w:rPr>
          <w:rFonts w:cstheme="minorHAnsi"/>
          <w:noProof/>
        </w:rPr>
        <w:drawing>
          <wp:inline distT="0" distB="0" distL="0" distR="0" wp14:anchorId="2437E2AF" wp14:editId="0F0007BA">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607DFEB3" w14:textId="250EF77B" w:rsidR="0044263D" w:rsidRPr="004F03F8" w:rsidRDefault="0044263D" w:rsidP="0044263D">
      <w:pPr>
        <w:pStyle w:val="Caption"/>
        <w:jc w:val="both"/>
      </w:pPr>
      <w:r>
        <w:t xml:space="preserve">Figure </w:t>
      </w:r>
      <w:r w:rsidR="001D7CF8">
        <w:fldChar w:fldCharType="begin"/>
      </w:r>
      <w:r w:rsidR="001D7CF8">
        <w:instrText xml:space="preserve"> SEQ Figure \* ARABIC </w:instrText>
      </w:r>
      <w:r w:rsidR="001D7CF8">
        <w:fldChar w:fldCharType="separate"/>
      </w:r>
      <w:r w:rsidR="00A220A8">
        <w:rPr>
          <w:noProof/>
        </w:rPr>
        <w:t>7</w:t>
      </w:r>
      <w:r w:rsidR="001D7CF8">
        <w:rPr>
          <w:noProof/>
        </w:rPr>
        <w:fldChar w:fldCharType="end"/>
      </w:r>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6F0A073D" w14:textId="77777777" w:rsidR="0044263D" w:rsidRDefault="0044263D" w:rsidP="0044263D">
      <w:pPr>
        <w:pStyle w:val="NoSpacing"/>
        <w:jc w:val="both"/>
        <w:rPr>
          <w:noProof/>
        </w:rPr>
      </w:pPr>
    </w:p>
    <w:p w14:paraId="6EC4B13C" w14:textId="77777777" w:rsidR="0044263D" w:rsidRDefault="0044263D" w:rsidP="0044263D">
      <w:pPr>
        <w:pStyle w:val="Heading2"/>
        <w:jc w:val="both"/>
        <w:rPr>
          <w:noProof/>
        </w:rPr>
      </w:pPr>
      <w:r>
        <w:rPr>
          <w:noProof/>
        </w:rPr>
        <w:t>Power Analyses in Julia</w:t>
      </w:r>
    </w:p>
    <w:p w14:paraId="0AD0313A" w14:textId="5BE63B8E" w:rsidR="0044263D" w:rsidRDefault="0044263D" w:rsidP="0044263D">
      <w:pPr>
        <w:pStyle w:val="NoSpacing"/>
        <w:jc w:val="both"/>
        <w:rPr>
          <w:noProof/>
        </w:rPr>
      </w:pPr>
      <w:r>
        <w:rPr>
          <w:noProof/>
        </w:rPr>
        <w:t>The relatively new programming language Julia is advertised as a up-and-coming</w:t>
      </w:r>
      <w:r w:rsidR="00814D41">
        <w:rPr>
          <w:noProof/>
        </w:rPr>
        <w:t>,</w:t>
      </w:r>
      <w:r>
        <w:rPr>
          <w:noProof/>
        </w:rPr>
        <w:t xml:space="preserve"> faster alternative to R. Developped with a focus on speed, it can achieve a performance similar to C, while R is routinely among the </w:t>
      </w:r>
      <w:r w:rsidR="00ED47C6">
        <w:rPr>
          <w:noProof/>
        </w:rPr>
        <w:t>slowest</w:t>
      </w:r>
      <w:r>
        <w:rPr>
          <w:noProof/>
        </w:rPr>
        <w:t xml:space="preserve"> languages in benchmarks. Fortunately, packages for the fitting of (Generalized) Mixed Models are already available for Julia. </w:t>
      </w:r>
      <w:r w:rsidR="00ED47C6">
        <w:rPr>
          <w:noProof/>
        </w:rPr>
        <w:t>I</w:t>
      </w:r>
      <w:r>
        <w:rPr>
          <w:noProof/>
        </w:rPr>
        <w:t xml:space="preserve">t </w:t>
      </w:r>
      <w:r w:rsidR="00ED47C6">
        <w:rPr>
          <w:noProof/>
        </w:rPr>
        <w:t xml:space="preserve">thus </w:t>
      </w:r>
      <w:r>
        <w:rPr>
          <w:noProof/>
        </w:rPr>
        <w:t>provides a means to speed up the simulation process, which, as mentioned above, can take one to several hours in R. Julia is also relatively intuitive and user-friendly for usar with R experience and offers t</w:t>
      </w:r>
      <w:r w:rsidR="00ED47C6">
        <w:rPr>
          <w:noProof/>
        </w:rPr>
        <w:t>he</w:t>
      </w:r>
      <w:r>
        <w:rPr>
          <w:noProof/>
        </w:rPr>
        <w:t xml:space="preserve"> ability to call R</w:t>
      </w:r>
      <w:r w:rsidR="00ED47C6">
        <w:rPr>
          <w:noProof/>
        </w:rPr>
        <w:t xml:space="preserve"> code from within Julia</w:t>
      </w:r>
      <w:r>
        <w:rPr>
          <w:noProof/>
        </w:rPr>
        <w:t xml:space="preserve">. This enables us to generate the datasets in R, export them and conduct the time-consuming fitting of the GLMMs in Julia. For the present paper, we expect readers to have already installed Julia. Short instructions for installing Julia and the necessary packages can be </w:t>
      </w:r>
      <w:commentRangeStart w:id="10"/>
      <w:r>
        <w:rPr>
          <w:noProof/>
        </w:rPr>
        <w:t>found here.</w:t>
      </w:r>
      <w:commentRangeEnd w:id="10"/>
      <w:r>
        <w:rPr>
          <w:rStyle w:val="CommentReference"/>
        </w:rPr>
        <w:commentReference w:id="10"/>
      </w:r>
    </w:p>
    <w:p w14:paraId="6FFD3D3B" w14:textId="77777777" w:rsidR="0044263D" w:rsidRDefault="0044263D" w:rsidP="0044263D">
      <w:pPr>
        <w:pStyle w:val="NoSpacing"/>
        <w:jc w:val="both"/>
        <w:rPr>
          <w:noProof/>
        </w:rPr>
      </w:pPr>
    </w:p>
    <w:p w14:paraId="6123055B" w14:textId="77777777" w:rsidR="0044263D" w:rsidRDefault="0044263D" w:rsidP="0044263D">
      <w:pPr>
        <w:pStyle w:val="NoSpacing"/>
        <w:jc w:val="both"/>
        <w:rPr>
          <w:noProof/>
        </w:rPr>
      </w:pPr>
      <w:r>
        <w:rPr>
          <w:noProof/>
        </w:rPr>
        <w:t>After calling the required packages (Pkg, MixedModels, RCall, Dataframes, CSV, RData, CategoricalArrays, Statistics and Dates), we use the packages RCall to call the R function we used above to simulate datasets.</w:t>
      </w:r>
    </w:p>
    <w:p w14:paraId="179156E4" w14:textId="77777777" w:rsidR="0044263D" w:rsidRDefault="0044263D" w:rsidP="0044263D">
      <w:pPr>
        <w:pStyle w:val="NoSpacing"/>
        <w:jc w:val="both"/>
        <w:rPr>
          <w:noProof/>
        </w:rPr>
      </w:pPr>
    </w:p>
    <w:p w14:paraId="3DBF32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B09275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937096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2F7165C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2C5957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7A86963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183E9A0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34A889D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40BBC7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7ECF48E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712CE5A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2738E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062E2243" w14:textId="77777777" w:rsidR="0044263D" w:rsidRPr="00EE0EF9" w:rsidRDefault="0044263D" w:rsidP="0044263D">
      <w:pPr>
        <w:pStyle w:val="NoSpacing"/>
        <w:ind w:left="720"/>
        <w:jc w:val="both"/>
        <w:rPr>
          <w:rFonts w:ascii="Courier New" w:hAnsi="Courier New" w:cs="Courier New"/>
          <w:noProof/>
          <w:sz w:val="16"/>
          <w:szCs w:val="16"/>
        </w:rPr>
      </w:pPr>
    </w:p>
    <w:p w14:paraId="32E5177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19C11F3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20D87B8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2C0769A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336DA2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0FFF2EF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4BB96AE2" w14:textId="77777777" w:rsidR="0044263D" w:rsidRPr="00EE0EF9" w:rsidRDefault="0044263D" w:rsidP="0044263D">
      <w:pPr>
        <w:pStyle w:val="NoSpacing"/>
        <w:ind w:left="720"/>
        <w:jc w:val="both"/>
        <w:rPr>
          <w:rFonts w:ascii="Courier New" w:hAnsi="Courier New" w:cs="Courier New"/>
          <w:noProof/>
          <w:sz w:val="16"/>
          <w:szCs w:val="16"/>
        </w:rPr>
      </w:pPr>
    </w:p>
    <w:p w14:paraId="23463F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590F99E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468F0F5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794CB58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0EDCE0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4AAF7D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49766D0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5F40C0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5235AD0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703B74C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33FAE51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3B332FD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5C03E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2E3F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4906C5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63986D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69B5DC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0E9229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AE131C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C3EA1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09CEBE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5B68CB2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5E47405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6E7BE58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222248E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1853E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650635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3A3935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3FD89C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74051EC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37B514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CE9CA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2001526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6DC2AF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60CC09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0E889B8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9C43D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8744F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51149B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1EAE3BA6" w14:textId="77777777" w:rsidR="0044263D" w:rsidRPr="000144BE"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Pr="000144BE">
        <w:rPr>
          <w:rFonts w:ascii="Courier New" w:hAnsi="Courier New" w:cs="Courier New"/>
          <w:noProof/>
          <w:sz w:val="16"/>
          <w:szCs w:val="16"/>
        </w:rPr>
        <w:t>"";</w:t>
      </w:r>
    </w:p>
    <w:p w14:paraId="1D330867" w14:textId="77777777" w:rsidR="0044263D" w:rsidRPr="000144BE" w:rsidRDefault="0044263D" w:rsidP="0044263D">
      <w:pPr>
        <w:pStyle w:val="NoSpacing"/>
        <w:jc w:val="both"/>
        <w:rPr>
          <w:rFonts w:ascii="Courier New" w:hAnsi="Courier New" w:cs="Courier New"/>
          <w:noProof/>
          <w:sz w:val="16"/>
          <w:szCs w:val="16"/>
        </w:rPr>
      </w:pPr>
    </w:p>
    <w:p w14:paraId="49D61AA1" w14:textId="3CCB85EF" w:rsidR="0044263D" w:rsidRDefault="0044263D" w:rsidP="0044263D">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w:t>
      </w:r>
      <w:r w:rsidR="00ED47C6">
        <w:rPr>
          <w:rFonts w:cstheme="minorHAnsi"/>
          <w:noProof/>
        </w:rPr>
        <w:t>nc</w:t>
      </w:r>
      <w:r w:rsidRPr="000144BE">
        <w:rPr>
          <w:rFonts w:cstheme="minorHAnsi"/>
          <w:noProof/>
        </w:rPr>
        <w:t>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w:t>
      </w:r>
      <w:r>
        <w:rPr>
          <w:rFonts w:cstheme="minorHAnsi"/>
          <w:noProof/>
        </w:rPr>
        <w:lastRenderedPageBreak/>
        <w:t>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35C869B5" w14:textId="77777777" w:rsidR="0044263D" w:rsidRDefault="0044263D" w:rsidP="0044263D">
      <w:pPr>
        <w:pStyle w:val="NoSpacing"/>
        <w:jc w:val="both"/>
        <w:rPr>
          <w:rFonts w:cstheme="minorHAnsi"/>
          <w:noProof/>
        </w:rPr>
      </w:pPr>
    </w:p>
    <w:p w14:paraId="648C08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6B3724A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3D86022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590D196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6695A8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167E00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7AF6A83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639F3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6D4268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279DEA1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02AB03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30B67CA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3D9E5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393D5B8A" w14:textId="77777777" w:rsidR="0044263D" w:rsidRPr="00EE0EF9" w:rsidRDefault="0044263D" w:rsidP="0044263D">
      <w:pPr>
        <w:pStyle w:val="NoSpacing"/>
        <w:ind w:left="720"/>
        <w:jc w:val="both"/>
        <w:rPr>
          <w:rFonts w:ascii="Courier New" w:hAnsi="Courier New" w:cs="Courier New"/>
          <w:noProof/>
          <w:sz w:val="16"/>
          <w:szCs w:val="16"/>
        </w:rPr>
      </w:pPr>
    </w:p>
    <w:p w14:paraId="01ED7D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0F058B5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62BEC3E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6E29B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5C443A0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073473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217F913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35F310C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48D83A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2A558CE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2F0AD14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D0C8C4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56F668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4DBDFD5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AE10B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C4D35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75ED73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16837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06222AC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7D0159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4DA3BD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33379B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7668D1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440C1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335C1E54" w14:textId="77777777" w:rsidR="0044263D" w:rsidRPr="00EE0EF9" w:rsidRDefault="0044263D" w:rsidP="0044263D">
      <w:pPr>
        <w:pStyle w:val="NoSpacing"/>
        <w:ind w:left="720"/>
        <w:jc w:val="both"/>
        <w:rPr>
          <w:rFonts w:ascii="Courier New" w:hAnsi="Courier New" w:cs="Courier New"/>
          <w:noProof/>
          <w:sz w:val="16"/>
          <w:szCs w:val="16"/>
        </w:rPr>
      </w:pPr>
    </w:p>
    <w:p w14:paraId="6D4D0273" w14:textId="66DDEA0E" w:rsidR="0044263D" w:rsidRPr="00ED47C6" w:rsidRDefault="0044263D" w:rsidP="00ED47C6">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3E63E7BE" w14:textId="77777777" w:rsidR="0044263D" w:rsidRDefault="0044263D" w:rsidP="0044263D">
      <w:pPr>
        <w:pStyle w:val="NoSpacing"/>
        <w:jc w:val="both"/>
        <w:rPr>
          <w:rFonts w:cstheme="minorHAnsi"/>
          <w:noProof/>
        </w:rPr>
      </w:pPr>
    </w:p>
    <w:p w14:paraId="19BE4881" w14:textId="77777777" w:rsidR="0044263D" w:rsidRDefault="0044263D" w:rsidP="0044263D">
      <w:pPr>
        <w:pStyle w:val="NoSpacing"/>
        <w:jc w:val="both"/>
        <w:rPr>
          <w:rFonts w:cstheme="minorHAnsi"/>
          <w:noProof/>
        </w:rPr>
      </w:pPr>
      <w:r>
        <w:rPr>
          <w:rFonts w:cstheme="minorHAnsi"/>
          <w:noProof/>
        </w:rPr>
        <w:t>We then establish two functions that take the output of the previous one, fit the respective GLMM and output the respective p values.</w:t>
      </w:r>
    </w:p>
    <w:p w14:paraId="33F04698" w14:textId="77777777" w:rsidR="0044263D" w:rsidRDefault="0044263D" w:rsidP="0044263D">
      <w:pPr>
        <w:pStyle w:val="NoSpacing"/>
        <w:jc w:val="both"/>
        <w:rPr>
          <w:rFonts w:cstheme="minorHAnsi"/>
          <w:noProof/>
        </w:rPr>
      </w:pPr>
    </w:p>
    <w:p w14:paraId="23D104DF" w14:textId="77777777" w:rsidR="0044263D" w:rsidRPr="00DA0A6B" w:rsidRDefault="0044263D" w:rsidP="0044263D">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Psychometric)</w:t>
      </w:r>
    </w:p>
    <w:p w14:paraId="24B495B6"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3EE03185"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39D8A351"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46FE38C3"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1D45E9E" w14:textId="77777777" w:rsidR="0044263D" w:rsidRPr="00DA0A6B" w:rsidRDefault="0044263D" w:rsidP="0044263D">
      <w:pPr>
        <w:pStyle w:val="NoSpacing"/>
        <w:ind w:left="720"/>
        <w:jc w:val="both"/>
        <w:rPr>
          <w:rFonts w:ascii="Courier New" w:hAnsi="Courier New" w:cs="Courier New"/>
          <w:noProof/>
          <w:sz w:val="16"/>
          <w:szCs w:val="16"/>
        </w:rPr>
      </w:pPr>
    </w:p>
    <w:p w14:paraId="6B3E9BB4"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Pr>
          <w:rFonts w:ascii="Courier New" w:hAnsi="Courier New" w:cs="Courier New"/>
          <w:noProof/>
          <w:sz w:val="16"/>
          <w:szCs w:val="16"/>
        </w:rPr>
        <w:t>(Psychometric)</w:t>
      </w:r>
    </w:p>
    <w:p w14:paraId="5BE82D18"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7516D05A" w14:textId="77777777" w:rsidR="0044263D"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0743F659"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554E6C4D"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3C9DBA1D" w14:textId="77777777" w:rsidR="0044263D" w:rsidRDefault="0044263D" w:rsidP="0044263D">
      <w:pPr>
        <w:pStyle w:val="NoSpacing"/>
        <w:jc w:val="both"/>
        <w:rPr>
          <w:rFonts w:cstheme="minorHAnsi"/>
          <w:noProof/>
        </w:rPr>
      </w:pPr>
    </w:p>
    <w:p w14:paraId="09F9B2D8" w14:textId="77777777" w:rsidR="0044263D" w:rsidRDefault="0044263D" w:rsidP="0044263D">
      <w:pPr>
        <w:pStyle w:val="NoSpacing"/>
        <w:jc w:val="both"/>
        <w:rPr>
          <w:rFonts w:cstheme="minorHAnsi"/>
          <w:noProof/>
        </w:rPr>
      </w:pPr>
      <w:r>
        <w:rPr>
          <w:rFonts w:cstheme="minorHAnsi"/>
          <w:noProof/>
        </w:rPr>
        <w:t xml:space="preserve">Finally, we choose the values of interest. We then use the above functions to simulate simulate 1000 datasets and perform the GLMM analysis over each dataset. We also save the power for each combination of repetition and subject number in the dataframe </w:t>
      </w:r>
      <w:r w:rsidRPr="004A14E4">
        <w:rPr>
          <w:rFonts w:cstheme="minorHAnsi"/>
          <w:b/>
          <w:bCs/>
          <w:noProof/>
          <w:highlight w:val="lightGray"/>
        </w:rPr>
        <w:t>PowerfulDataframe</w:t>
      </w:r>
      <w:r>
        <w:rPr>
          <w:rFonts w:cstheme="minorHAnsi"/>
          <w:noProof/>
        </w:rPr>
        <w:t>.</w:t>
      </w:r>
    </w:p>
    <w:p w14:paraId="4B4EC6CF" w14:textId="77777777" w:rsidR="0044263D" w:rsidRDefault="0044263D" w:rsidP="0044263D">
      <w:pPr>
        <w:pStyle w:val="NoSpacing"/>
        <w:jc w:val="both"/>
        <w:rPr>
          <w:rFonts w:cstheme="minorHAnsi"/>
          <w:noProof/>
        </w:rPr>
      </w:pPr>
    </w:p>
    <w:p w14:paraId="282DD1D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00D7C20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03B64B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319419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19AD9D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346D855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68A1EB4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26CB8F8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6A4E299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539EC0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0C4EBA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4346EE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32F40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16C0D522" w14:textId="77777777" w:rsidR="0044263D" w:rsidRPr="00F1184E" w:rsidRDefault="0044263D" w:rsidP="0044263D">
      <w:pPr>
        <w:pStyle w:val="NoSpacing"/>
        <w:ind w:left="720"/>
        <w:jc w:val="both"/>
        <w:rPr>
          <w:rFonts w:ascii="Courier New" w:hAnsi="Courier New" w:cs="Courier New"/>
          <w:noProof/>
          <w:sz w:val="16"/>
          <w:szCs w:val="16"/>
        </w:rPr>
      </w:pPr>
    </w:p>
    <w:p w14:paraId="7EBD32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3B53885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0EA25AB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057F8BB5" w14:textId="77777777" w:rsidR="0044263D" w:rsidRPr="00F1184E" w:rsidRDefault="0044263D" w:rsidP="0044263D">
      <w:pPr>
        <w:pStyle w:val="NoSpacing"/>
        <w:ind w:left="720"/>
        <w:jc w:val="both"/>
        <w:rPr>
          <w:rFonts w:ascii="Courier New" w:hAnsi="Courier New" w:cs="Courier New"/>
          <w:noProof/>
          <w:sz w:val="16"/>
          <w:szCs w:val="16"/>
        </w:rPr>
      </w:pPr>
    </w:p>
    <w:p w14:paraId="091F551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120FAE3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E9A64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03FCD67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15BC26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E0C17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60FA59A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7F4E6CC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7EB0EE7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64B8CD4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0A70CD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43A50A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2D7E413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5F98242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6AAF07B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57C6D4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01E1DC2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50C7E69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1FE6E7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783BFD7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3078EE6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2A5F4D5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52623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432AB26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580A885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271D153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21C303B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51727A8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FD3F20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70F8AD9D" w14:textId="77777777" w:rsidR="0044263D" w:rsidRPr="00F1184E" w:rsidRDefault="0044263D" w:rsidP="0044263D">
      <w:pPr>
        <w:pStyle w:val="NoSpacing"/>
        <w:ind w:left="720"/>
        <w:jc w:val="both"/>
        <w:rPr>
          <w:rFonts w:ascii="Courier New" w:hAnsi="Courier New" w:cs="Courier New"/>
          <w:noProof/>
          <w:sz w:val="16"/>
          <w:szCs w:val="16"/>
        </w:rPr>
      </w:pPr>
    </w:p>
    <w:p w14:paraId="0F294D4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3E8696B4" w14:textId="77777777" w:rsidR="0044263D" w:rsidRPr="00F1184E" w:rsidRDefault="0044263D" w:rsidP="0044263D">
      <w:pPr>
        <w:pStyle w:val="NoSpacing"/>
        <w:ind w:left="720"/>
        <w:jc w:val="both"/>
        <w:rPr>
          <w:rFonts w:ascii="Courier New" w:hAnsi="Courier New" w:cs="Courier New"/>
          <w:noProof/>
          <w:sz w:val="16"/>
          <w:szCs w:val="16"/>
        </w:rPr>
      </w:pPr>
    </w:p>
    <w:p w14:paraId="4C503F2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D94554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E98338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2FFE68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4E0A9D0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083660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290F6BA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4FA291F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AC724A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34D4CA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627592B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538A215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52DDC8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7B72CD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7E4E6E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power_Precision_Twolevel = mean(Pvalues_Precision_TwoLevel .&lt; 0.05),</w:t>
      </w:r>
    </w:p>
    <w:p w14:paraId="21E7231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3B3A5E4F" w14:textId="77777777" w:rsidR="0044263D" w:rsidRPr="00F1184E" w:rsidRDefault="0044263D" w:rsidP="0044263D">
      <w:pPr>
        <w:pStyle w:val="NoSpacing"/>
        <w:ind w:left="720"/>
        <w:jc w:val="both"/>
        <w:rPr>
          <w:rFonts w:ascii="Courier New" w:hAnsi="Courier New" w:cs="Courier New"/>
          <w:noProof/>
          <w:sz w:val="16"/>
          <w:szCs w:val="16"/>
        </w:rPr>
      </w:pPr>
    </w:p>
    <w:p w14:paraId="4940C9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5581F42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81522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D3909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1023709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3AA393E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306D8AC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5713B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3F5FDC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5F14F2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4198247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04BAAC7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0877FC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E0D1A8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7BF491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062E89E"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4D82CE4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Pr>
          <w:rFonts w:ascii="Courier New" w:hAnsi="Courier New" w:cs="Courier New"/>
          <w:noProof/>
          <w:sz w:val="16"/>
          <w:szCs w:val="16"/>
        </w:rPr>
        <w:t xml:space="preserve"> </w:t>
      </w:r>
      <w:r w:rsidRPr="00F1184E">
        <w:rPr>
          <w:rFonts w:ascii="Courier New" w:hAnsi="Courier New" w:cs="Courier New"/>
          <w:noProof/>
          <w:sz w:val="16"/>
          <w:szCs w:val="16"/>
        </w:rPr>
        <w:t>=</w:t>
      </w:r>
      <w:r>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2E2FCA8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7A78EC3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C09DD2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1761A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AEE169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7AE47D3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2AA5485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1D591B8" w14:textId="77777777" w:rsidR="0044263D" w:rsidRPr="00F1184E" w:rsidRDefault="0044263D" w:rsidP="0044263D">
      <w:pPr>
        <w:pStyle w:val="NoSpacing"/>
        <w:ind w:left="720"/>
        <w:jc w:val="both"/>
        <w:rPr>
          <w:rFonts w:ascii="Courier New" w:hAnsi="Courier New" w:cs="Courier New"/>
          <w:noProof/>
          <w:sz w:val="16"/>
          <w:szCs w:val="16"/>
        </w:rPr>
      </w:pPr>
    </w:p>
    <w:p w14:paraId="1943FE5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6080EF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4D6EF02F" w14:textId="77777777" w:rsidR="0044263D" w:rsidRDefault="0044263D" w:rsidP="0044263D">
      <w:pPr>
        <w:pStyle w:val="NoSpacing"/>
        <w:jc w:val="both"/>
        <w:rPr>
          <w:rFonts w:cstheme="minorHAnsi"/>
          <w:noProof/>
        </w:rPr>
      </w:pPr>
    </w:p>
    <w:p w14:paraId="34011A02" w14:textId="77777777" w:rsidR="0044263D" w:rsidRDefault="0044263D" w:rsidP="0044263D">
      <w:pPr>
        <w:pStyle w:val="NoSpacing"/>
        <w:jc w:val="both"/>
        <w:rPr>
          <w:rFonts w:cstheme="minorHAnsi"/>
          <w:noProof/>
        </w:rPr>
      </w:pPr>
      <w:r>
        <w:rPr>
          <w:rFonts w:cstheme="minorHAnsi"/>
          <w:noProof/>
        </w:rPr>
        <w:t>Finally, we can write the computed powers for each number of repetitions and participants in a table.</w:t>
      </w:r>
    </w:p>
    <w:p w14:paraId="294F9DE3" w14:textId="77777777" w:rsidR="0044263D" w:rsidRDefault="0044263D" w:rsidP="0044263D">
      <w:pPr>
        <w:pStyle w:val="NoSpacing"/>
        <w:jc w:val="both"/>
        <w:rPr>
          <w:rFonts w:cstheme="minorHAnsi"/>
          <w:noProof/>
        </w:rPr>
      </w:pPr>
    </w:p>
    <w:p w14:paraId="6E68DB2A" w14:textId="77777777" w:rsidR="0044263D" w:rsidRPr="00B37F12" w:rsidRDefault="0044263D" w:rsidP="0044263D">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47ACC1F5" w14:textId="77777777" w:rsidR="0044263D" w:rsidRDefault="0044263D" w:rsidP="0044263D">
      <w:pPr>
        <w:pStyle w:val="NoSpacing"/>
        <w:jc w:val="both"/>
        <w:rPr>
          <w:rFonts w:cstheme="minorHAnsi"/>
          <w:noProof/>
        </w:rPr>
      </w:pPr>
    </w:p>
    <w:p w14:paraId="4999BCD4" w14:textId="77777777" w:rsidR="0044263D" w:rsidRDefault="0044263D" w:rsidP="0044263D">
      <w:pPr>
        <w:pStyle w:val="NoSpacing"/>
        <w:jc w:val="both"/>
        <w:rPr>
          <w:rFonts w:cstheme="minorHAnsi"/>
          <w:noProof/>
        </w:rPr>
      </w:pPr>
      <w:r>
        <w:rPr>
          <w:rFonts w:cstheme="minorHAnsi"/>
          <w:noProof/>
        </w:rPr>
        <w:t>We can also plot this table with a call to ggplot:</w:t>
      </w:r>
    </w:p>
    <w:p w14:paraId="29EDEF47" w14:textId="77777777" w:rsidR="0044263D" w:rsidRDefault="0044263D" w:rsidP="0044263D">
      <w:pPr>
        <w:pStyle w:val="NoSpacing"/>
        <w:jc w:val="both"/>
        <w:rPr>
          <w:rFonts w:cstheme="minorHAnsi"/>
          <w:noProof/>
        </w:rPr>
      </w:pPr>
    </w:p>
    <w:p w14:paraId="28013D9A"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52A5095F"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206565D8"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6D00CB42"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5282A13B"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787030D1"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030DC0B5"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41A6A01E"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305979DD"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73A4F164"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19CD8EEE" w14:textId="77777777" w:rsidR="0044263D" w:rsidRPr="00BF1D2B"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7DF0EED7" w14:textId="77777777" w:rsidR="0044263D" w:rsidRDefault="0044263D" w:rsidP="0044263D">
      <w:pPr>
        <w:pStyle w:val="NoSpacing"/>
        <w:jc w:val="both"/>
        <w:rPr>
          <w:rFonts w:cstheme="minorHAnsi"/>
          <w:noProof/>
        </w:rPr>
      </w:pPr>
    </w:p>
    <w:p w14:paraId="1F0798A8" w14:textId="77777777" w:rsidR="0044263D" w:rsidRDefault="0044263D" w:rsidP="0044263D">
      <w:pPr>
        <w:pStyle w:val="NoSpacing"/>
        <w:jc w:val="both"/>
        <w:rPr>
          <w:rFonts w:cstheme="minorHAnsi"/>
          <w:noProof/>
        </w:rPr>
      </w:pPr>
    </w:p>
    <w:p w14:paraId="017823E6" w14:textId="77777777" w:rsidR="0044263D" w:rsidRPr="001D4697" w:rsidRDefault="0044263D" w:rsidP="0044263D">
      <w:pPr>
        <w:pStyle w:val="Heading3"/>
        <w:rPr>
          <w:noProof/>
        </w:rPr>
      </w:pPr>
      <w:r w:rsidRPr="001D4697">
        <w:rPr>
          <w:noProof/>
        </w:rPr>
        <w:t>R vs. Julia</w:t>
      </w:r>
      <w:r>
        <w:rPr>
          <w:noProof/>
        </w:rPr>
        <w:t xml:space="preserve"> – A comparison</w:t>
      </w:r>
    </w:p>
    <w:p w14:paraId="7905F13D" w14:textId="657B47D0" w:rsidR="0044263D" w:rsidRDefault="0044263D" w:rsidP="0044263D">
      <w:pPr>
        <w:jc w:val="both"/>
      </w:pPr>
      <w:r>
        <w:t>We used the above procedures to measure the speed for the same operations in Julia and R. We used a Julia script and use the RCall implementation to obtain lme4 fits. We also tried using lme4 natively in R and found by-and-large the same fitting durations as when calling lme4 through RCall from the Julia script. Using RCall allows us to compare fitting durations across the same datasets, which helps to eliminate variability due to differences in the simulated datasets. We perform the procedure 20</w:t>
      </w:r>
      <w:r w:rsidR="00AC693F">
        <w:t>0</w:t>
      </w:r>
      <w:r>
        <w:t xml:space="preserve"> times for each combination of Optimizer Configuration (see below), number of participants, number of trials and Effect </w:t>
      </w:r>
      <w:r>
        <w:lastRenderedPageBreak/>
        <w:t>condition (No Effect, PSE_Difference = JND_Difference = 0; and “Small Effect”, PSE_Difference = 0.025 and JND_Difference = 0.05) and compare the median fitting duration across these four variables. We also compare median AICs to assess whether slower fits might yield increases in model fit, which might justified the increased duration. There are different implementations and configurations available for both Julia and R. We are going to evaluate them based on fitting duration and model fit. Since p values for (Generalized) Linear Mixed Models are generally approximations, we are also going to evaluate the false positive rates.</w:t>
      </w:r>
    </w:p>
    <w:p w14:paraId="7404A453" w14:textId="77777777" w:rsidR="0044263D" w:rsidRDefault="0044263D" w:rsidP="0044263D">
      <w:pPr>
        <w:pStyle w:val="Heading4"/>
      </w:pPr>
      <w:r>
        <w:t>Optimizers</w:t>
      </w:r>
    </w:p>
    <w:p w14:paraId="7120F092" w14:textId="37245F62" w:rsidR="0044263D" w:rsidRDefault="0044263D" w:rsidP="0044263D">
      <w:pPr>
        <w:jc w:val="both"/>
      </w:pPr>
      <w:r>
        <w:t xml:space="preserve">lme4 for R supports implementations of the Nelder-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It furthermore supports the (generally faster) implementations of optimizing algorithms from the package nloptwrap; we thus also add the BOBYQA instantiation from this package for comparison.</w:t>
      </w:r>
      <w:r w:rsidR="00B53A92">
        <w:t xml:space="preserve"> Julia</w:t>
      </w:r>
      <w:r w:rsidR="00661AF3">
        <w:t xml:space="preserve"> offers</w:t>
      </w:r>
      <w:r w:rsidR="00B53A92">
        <w:t xml:space="preserve"> the Nelder-Mead and the BOBYQA algorithm</w:t>
      </w:r>
      <w:r w:rsidR="00C8434A">
        <w:t>s</w:t>
      </w:r>
      <w:r w:rsidR="00B53A92">
        <w:t>.</w:t>
      </w:r>
    </w:p>
    <w:p w14:paraId="17BA0AF3" w14:textId="77777777" w:rsidR="0044263D" w:rsidRDefault="0044263D" w:rsidP="0044263D">
      <w:pPr>
        <w:pStyle w:val="Heading4"/>
      </w:pPr>
      <w:r w:rsidRPr="001E08DF">
        <w:t>P value approximation</w:t>
      </w:r>
    </w:p>
    <w:p w14:paraId="5742D422" w14:textId="267EA6F8" w:rsidR="0044263D" w:rsidRDefault="0044263D" w:rsidP="0044263D">
      <w:pPr>
        <w:jc w:val="both"/>
      </w:pPr>
      <w:r>
        <w:t>There are different approaches to significance testing in Mixed Modelling. Common approaches are Wald Z Tests, Likelihood Ratio Testing and bootstrapped confidence intervals. Bootstrapped confidence intervals are too computationally costly for the purpose of power simulations. We will therefore test the Wald Z Test (implemented with the Satterthwaite degrees of freedom Method in the R package lmerTest, and natively in the MixedModels.jl package in Julia) and Likelihood Ratio Tests</w:t>
      </w:r>
      <w:r w:rsidR="00B53A92">
        <w:t xml:space="preserve"> (implemented in the anova() function in R and the LikelihoodRatioTest() function in Julia)</w:t>
      </w:r>
      <w:r>
        <w:t>.</w:t>
      </w:r>
    </w:p>
    <w:p w14:paraId="39D0FD9C" w14:textId="77777777" w:rsidR="0044263D" w:rsidRDefault="0044263D" w:rsidP="0044263D">
      <w:pPr>
        <w:pStyle w:val="Heading4"/>
      </w:pPr>
      <w:r>
        <w:t>nAGQ = 0/fast = true</w:t>
      </w:r>
    </w:p>
    <w:p w14:paraId="219E1AAC" w14:textId="77777777" w:rsidR="0044263D" w:rsidRDefault="0044263D" w:rsidP="0044263D">
      <w:pPr>
        <w:jc w:val="both"/>
      </w:pPr>
      <w:r>
        <w:t>Furthermore, both the lme4 implementation in R and the MixedModels.jl implementation in Julia offer the possibility to trade-off accuracy for higher speed (nAGP = 0 argument in R, and fast = true in Julia). We will test whether the gains in model fit for the slower, more accurate version are worth the increased fitting duration.</w:t>
      </w:r>
    </w:p>
    <w:p w14:paraId="4971F986" w14:textId="77777777" w:rsidR="0044263D" w:rsidRPr="00CD2772" w:rsidRDefault="0044263D" w:rsidP="0044263D">
      <w:pPr>
        <w:pStyle w:val="Heading4"/>
      </w:pPr>
      <w:r>
        <w:t>Speed</w:t>
      </w:r>
    </w:p>
    <w:p w14:paraId="347E56A2" w14:textId="77777777" w:rsidR="0044263D" w:rsidRDefault="0044263D" w:rsidP="0044263D">
      <w:pPr>
        <w:jc w:val="both"/>
      </w:pPr>
      <w:r>
        <w:t xml:space="preserve">Overall, the fastest implementations are by far the BOBYQA implementation in R from the “nloptwrap” package and the BOBYQA implementation in Julia (see </w:t>
      </w:r>
      <w:r>
        <w:fldChar w:fldCharType="begin"/>
      </w:r>
      <w:r>
        <w:instrText xml:space="preserve"> REF _Ref40750161 \h  \* MERGEFORMAT </w:instrText>
      </w:r>
      <w:r>
        <w:fldChar w:fldCharType="separate"/>
      </w:r>
      <w:r>
        <w:t>Figure 6</w:t>
      </w:r>
      <w:r>
        <w:fldChar w:fldCharType="end"/>
      </w:r>
      <w:r>
        <w:t xml:space="preserve">) in their nAGQ=0/fast=true versions. All other implementations (the nAGQ=1/fast=false versions of the BOBYQA implementations, the default BOBYQA implementations from the lme4 package, and all Nelder-Mead implementations) are much slower, taking between three and ten times longer than the two fastest implementations. We display the median fitting durations for each combination of Optimizer Configuration, number of subjects, number of trials and Effect strength in </w:t>
      </w:r>
      <w:r>
        <w:fldChar w:fldCharType="begin"/>
      </w:r>
      <w:r>
        <w:instrText xml:space="preserve"> REF _Ref40750161 \h  \* MERGEFORMAT </w:instrText>
      </w:r>
      <w:r>
        <w:fldChar w:fldCharType="separate"/>
      </w:r>
      <w:r>
        <w:t>Figure 6</w:t>
      </w:r>
      <w:r>
        <w:fldChar w:fldCharType="end"/>
      </w:r>
      <w:r>
        <w:t xml:space="preserve">A. </w:t>
      </w:r>
      <w:r>
        <w:fldChar w:fldCharType="begin"/>
      </w:r>
      <w:r>
        <w:instrText xml:space="preserve"> REF _Ref40750161 \h  \* MERGEFORMAT </w:instrText>
      </w:r>
      <w:r>
        <w:fldChar w:fldCharType="separate"/>
      </w:r>
      <w:r>
        <w:t>Figure 6</w:t>
      </w:r>
      <w:r>
        <w:fldChar w:fldCharType="end"/>
      </w:r>
      <w:r>
        <w:t>B represents a close-up of the fastest four optimizers: Julia: BOYQA, fast; R: BOBYQA (nloptwrap), fast; R: BOBYQA (nloptwrap), slow; Julia: BOBYQA, slow.</w:t>
      </w:r>
    </w:p>
    <w:p w14:paraId="6DCE4D3B" w14:textId="77777777" w:rsidR="0044263D" w:rsidRDefault="0044263D" w:rsidP="0044263D">
      <w:pPr>
        <w:pStyle w:val="NoSpacing"/>
        <w:keepNext/>
        <w:jc w:val="both"/>
      </w:pPr>
      <w:r>
        <w:rPr>
          <w:rFonts w:cstheme="minorHAnsi"/>
          <w:noProof/>
        </w:rPr>
        <w:lastRenderedPageBreak/>
        <w:drawing>
          <wp:inline distT="0" distB="0" distL="0" distR="0" wp14:anchorId="0F352E3C" wp14:editId="063B681A">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E75BC1C" w14:textId="7355DD87" w:rsidR="0044263D" w:rsidRPr="00AD1ECE" w:rsidRDefault="0044263D" w:rsidP="0044263D">
      <w:pPr>
        <w:pStyle w:val="Caption"/>
        <w:jc w:val="both"/>
        <w:rPr>
          <w:rFonts w:cstheme="minorHAnsi"/>
          <w:noProof/>
        </w:rPr>
      </w:pPr>
      <w:bookmarkStart w:id="11"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00A220A8">
        <w:rPr>
          <w:b/>
          <w:bCs/>
          <w:noProof/>
        </w:rPr>
        <w:t>8</w:t>
      </w:r>
      <w:r w:rsidRPr="006F56CE">
        <w:rPr>
          <w:b/>
          <w:bCs/>
          <w:noProof/>
        </w:rPr>
        <w:fldChar w:fldCharType="end"/>
      </w:r>
      <w:bookmarkEnd w:id="11"/>
      <w:r>
        <w:t xml:space="preserve">: Median durations to fit GLMMs in different languages and with different configurations (color-coded), for datasets of different sizes. We illustrate the durations for 10, 12, 14, 16, 18 and 20 participants (x axis), 30, 40, 50 and 60 trials per staircase (columns of panels) and no effect (PSE_Difference = JND_Difference = 0) and a small effect (PSE_Difference = 0.025 and JND_Differenc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Only the fastest four configurations, from fastest to slowest: Julia: BOYQA, fast; R: nloptwrap, fast; R: nloptwrap, slow; Julia: BOBYQA, slow.</w:t>
      </w:r>
    </w:p>
    <w:p w14:paraId="25BE3266" w14:textId="77777777" w:rsidR="0044263D" w:rsidRDefault="0044263D" w:rsidP="0044263D">
      <w:pPr>
        <w:pStyle w:val="Heading4"/>
      </w:pPr>
      <w:r>
        <w:t>Model fits</w:t>
      </w:r>
    </w:p>
    <w:p w14:paraId="0CA03DB0" w14:textId="77777777" w:rsidR="0044263D" w:rsidRDefault="0044263D" w:rsidP="0044263D">
      <w:pPr>
        <w:jc w:val="both"/>
      </w:pPr>
      <w:r>
        <w:t xml:space="preserve">To assess whether the slower algorithms yield a better model fit, we subtract the AICs for the other optimizer configurations by the AIC for the slowest optimizer configuration (“R: Nelder-Mead, nAGQ=1”). This method yields a ratio where a value of below 1 indicates that the optimizer configuration in question makes for better fits than “R: Nelder-Mead, slow”, and values above 1 indicate that the optimizer makes for worse fits. As evident from </w:t>
      </w:r>
      <w:r>
        <w:fldChar w:fldCharType="begin"/>
      </w:r>
      <w:r>
        <w:instrText xml:space="preserve"> REF _Ref40753512 \h  \* MERGEFORMAT </w:instrText>
      </w:r>
      <w:r>
        <w:fldChar w:fldCharType="separate"/>
      </w:r>
      <w:r>
        <w:t>Figure 7</w:t>
      </w:r>
      <w:r>
        <w:fldChar w:fldCharType="end"/>
      </w:r>
      <w:r>
        <w:t>, the AIC is indeed lowest for this optimizer, along with “Julia: Nelder-Mead, slow” and “Julia: BOBYQA, slow”. However, the differences with regards to the other optimizer configurations, including the fastest ones, are miniscule, with ratio differences below 0.00005.</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3DF7DDA2">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63302E66" w:rsidR="0044263D" w:rsidRDefault="0044263D" w:rsidP="0044263D">
      <w:pPr>
        <w:pStyle w:val="Caption"/>
        <w:jc w:val="both"/>
        <w:rPr>
          <w:rFonts w:cstheme="minorHAnsi"/>
          <w:noProof/>
        </w:rPr>
      </w:pPr>
      <w:bookmarkStart w:id="12" w:name="_Ref40753512"/>
      <w:r>
        <w:t xml:space="preserve">Figure </w:t>
      </w:r>
      <w:r w:rsidR="001D7CF8">
        <w:fldChar w:fldCharType="begin"/>
      </w:r>
      <w:r w:rsidR="001D7CF8">
        <w:instrText xml:space="preserve"> SEQ Figure \* ARABIC </w:instrText>
      </w:r>
      <w:r w:rsidR="001D7CF8">
        <w:fldChar w:fldCharType="separate"/>
      </w:r>
      <w:r w:rsidR="00A220A8">
        <w:rPr>
          <w:noProof/>
        </w:rPr>
        <w:t>9</w:t>
      </w:r>
      <w:r w:rsidR="001D7CF8">
        <w:rPr>
          <w:noProof/>
        </w:rPr>
        <w:fldChar w:fldCharType="end"/>
      </w:r>
      <w:bookmarkEnd w:id="12"/>
      <w:r>
        <w:t>: Median difference between each combination of configurations (color-coded) and the “R: Nelder-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44263D">
      <w:pPr>
        <w:pStyle w:val="Heading4"/>
      </w:pPr>
      <w:r>
        <w:t>False positive rates</w:t>
      </w:r>
    </w:p>
    <w:p w14:paraId="2259F6A8" w14:textId="6DFABEDE"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t>Figure 5</w:t>
      </w:r>
      <w:r>
        <w:fldChar w:fldCharType="end"/>
      </w:r>
      <w:r>
        <w:t xml:space="preserve">A for accuracy and in </w:t>
      </w:r>
      <w:r>
        <w:fldChar w:fldCharType="begin"/>
      </w:r>
      <w:r>
        <w:instrText xml:space="preserve"> REF _Ref40754554 \h  \* MERGEFORMAT </w:instrText>
      </w:r>
      <w:r>
        <w:fldChar w:fldCharType="separate"/>
      </w:r>
      <w:r>
        <w:t>Figure 5</w:t>
      </w:r>
      <w:r>
        <w:fldChar w:fldCharType="end"/>
      </w:r>
      <w:r>
        <w:t>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nAQP = 0 R implementations and all Julia implementations give false positive rates of 10 to 20 %, in comparison to the expected 5 %. Only the three nAQP = 1 R implementations yield acceptable false positive rates. Notably, these inflated false positive rates seem to translate also to a higher rate of “true positives” in the presence of a very small effect. However, a comparison with the those optimizer configurations that yield an acceptable false positive rate reveals a higher “true positive rate”, indicating that using these implementations might overestimate power. With the exception of “R: nloptwrap, slow”, the less false</w:t>
      </w:r>
      <w:r w:rsidR="00B53A92">
        <w:t>-</w:t>
      </w:r>
      <w:r>
        <w:t xml:space="preserve">positive-prone optimizer configurations are all extremely slow (see </w:t>
      </w:r>
      <w:r>
        <w:fldChar w:fldCharType="begin"/>
      </w:r>
      <w:r>
        <w:instrText xml:space="preserve"> REF _Ref40750161 \h  \* MERGEFORMAT </w:instrText>
      </w:r>
      <w:r>
        <w:fldChar w:fldCharType="separate"/>
      </w:r>
      <w:r>
        <w:t>Figure 6</w:t>
      </w:r>
      <w:r>
        <w:fldChar w:fldCharType="end"/>
      </w:r>
      <w:r>
        <w:t xml:space="preserve">)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ConditionOfInterest” and “Difference”), and the next simplest model that doesn’t contain it (ConditionOfInterest and Difference as main effects, but not their interaction) as null model. That is, two models need to fitted to obtain one p value instead of just one. We used the fast method of fitting GLMMs for each program (“R: BOBYQA (nloptwrap), fast” and “Julia: BOBYQA, fast”) and compared them with the Likelihood Ratio Test implemented in the stats::anova() function in R, and the MixedModels::LikelihoodRatioTest() implementation for Julia. As evident from </w:t>
      </w:r>
      <w:r>
        <w:fldChar w:fldCharType="begin"/>
      </w:r>
      <w:r>
        <w:instrText xml:space="preserve"> REF _Ref40754554 \h  \* MERGEFORMAT </w:instrText>
      </w:r>
      <w:r>
        <w:fldChar w:fldCharType="separate"/>
      </w:r>
      <w:r>
        <w:t>Figure 5</w:t>
      </w:r>
      <w:r>
        <w:fldChar w:fldCharType="end"/>
      </w:r>
      <w:r>
        <w:t xml:space="preserve">D, the R version of this procedure (“R: LRT”) might </w:t>
      </w:r>
      <w:r w:rsidRPr="006F123C">
        <w:rPr>
          <w:i/>
          <w:iCs/>
        </w:rPr>
        <w:t>underestimate</w:t>
      </w:r>
      <w:r>
        <w:t xml:space="preserve"> power vastly, while the Julia implementation (“Julia: LRT”) yields roughly the same ratio of true positives as the slower, possibly more accurate optimizer configurations in R.</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020A09E9">
            <wp:extent cx="5929312" cy="39528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057106BF" w14:textId="21F45258" w:rsidR="0044263D" w:rsidRDefault="0044263D" w:rsidP="0044263D">
      <w:pPr>
        <w:pStyle w:val="Caption"/>
        <w:jc w:val="both"/>
        <w:rPr>
          <w:rFonts w:cstheme="minorHAnsi"/>
          <w:noProof/>
        </w:rPr>
      </w:pPr>
      <w:bookmarkStart w:id="13" w:name="_Ref40754554"/>
      <w:r>
        <w:t xml:space="preserve">Figure </w:t>
      </w:r>
      <w:r w:rsidR="001D7CF8">
        <w:fldChar w:fldCharType="begin"/>
      </w:r>
      <w:r w:rsidR="001D7CF8">
        <w:instrText xml:space="preserve"> SEQ Figure \* ARABIC </w:instrText>
      </w:r>
      <w:r w:rsidR="001D7CF8">
        <w:fldChar w:fldCharType="separate"/>
      </w:r>
      <w:r w:rsidR="00A220A8">
        <w:rPr>
          <w:noProof/>
        </w:rPr>
        <w:t>10</w:t>
      </w:r>
      <w:r w:rsidR="001D7CF8">
        <w:rPr>
          <w:noProof/>
        </w:rPr>
        <w:fldChar w:fldCharType="end"/>
      </w:r>
      <w:bookmarkEnd w:id="13"/>
      <w:r>
        <w:t>: Frequency of p values per bin of 0.05 for different fitting methods. The gradient from blue over red to orange indicates the frequency. A. P values for PSE differences when there is no effect (PSE_Difference = 0). B. P values for JND differences when there is no effect (JND_Difference = 0). C. P values for PSE differences when there is a small effect (PSE_difference = 0.025). C. P values for JND differences when there is a small effect (JND_Difference = 0.05).</w:t>
      </w:r>
    </w:p>
    <w:p w14:paraId="5C1C7CAA" w14:textId="2C4D65B8" w:rsidR="0044263D" w:rsidRDefault="0044263D" w:rsidP="0044263D">
      <w:pPr>
        <w:pStyle w:val="Heading4"/>
      </w:pPr>
      <w:r>
        <w:t>Concluding recommendations</w:t>
      </w:r>
      <w:r w:rsidR="00372F84">
        <w:t xml:space="preserve"> for power analyses</w:t>
      </w:r>
    </w:p>
    <w:p w14:paraId="4BE77733" w14:textId="77777777" w:rsidR="0044263D" w:rsidRDefault="0044263D" w:rsidP="0044263D">
      <w:pPr>
        <w:jc w:val="both"/>
      </w:pPr>
      <w:r>
        <w:t>For PSE differences, the best ways to implement power simulations are:</w:t>
      </w:r>
    </w:p>
    <w:p w14:paraId="09D4B985" w14:textId="77777777" w:rsidR="0044263D" w:rsidRDefault="0044263D" w:rsidP="0044263D">
      <w:pPr>
        <w:pStyle w:val="ListParagraph"/>
        <w:numPr>
          <w:ilvl w:val="1"/>
          <w:numId w:val="3"/>
        </w:numPr>
        <w:jc w:val="both"/>
      </w:pPr>
      <w:r>
        <w:t>Fitting GLMMs in Julia with the “BOBYQA, fast” implementation.</w:t>
      </w:r>
    </w:p>
    <w:p w14:paraId="40DDDC90" w14:textId="77777777" w:rsidR="0044263D" w:rsidRDefault="0044263D" w:rsidP="0044263D">
      <w:pPr>
        <w:pStyle w:val="ListParagraph"/>
        <w:numPr>
          <w:ilvl w:val="1"/>
          <w:numId w:val="3"/>
        </w:numPr>
        <w:jc w:val="both"/>
      </w:pPr>
      <w:r>
        <w:t xml:space="preserve">Fitting GLMMs in R with the nloptwrap implementation of the BOBYQA algorithm, with nAQP = 1 </w:t>
      </w:r>
    </w:p>
    <w:p w14:paraId="1A635176" w14:textId="77777777" w:rsidR="0044263D" w:rsidRDefault="0044263D" w:rsidP="0044263D">
      <w:pPr>
        <w:jc w:val="both"/>
      </w:pPr>
      <w:r>
        <w:t>For JND differences, there seem to be two good ways of implementing power analyses with regards to the different optimizer configurations that are both fast enough and produce reliable-enough p values:</w:t>
      </w:r>
    </w:p>
    <w:p w14:paraId="6F38EAD7" w14:textId="77777777" w:rsidR="0044263D" w:rsidRDefault="0044263D" w:rsidP="0044263D">
      <w:pPr>
        <w:ind w:left="360"/>
        <w:jc w:val="both"/>
      </w:pPr>
      <w:r>
        <w:t>2.1 Fitting GLMMs in Julia with the “BOBYQA, fast” implementation and comparing Test and Null models with the MixedModels::LikelihoodRatioTest() function. This variant is a bit faster, but the speed benefit is dampened by the need to fit two models (Test and Null).</w:t>
      </w:r>
    </w:p>
    <w:p w14:paraId="7596252D" w14:textId="77777777" w:rsidR="0044263D" w:rsidRDefault="0044263D" w:rsidP="0044263D">
      <w:pPr>
        <w:ind w:left="360"/>
        <w:jc w:val="both"/>
      </w:pPr>
      <w:r>
        <w:t xml:space="preserve">2.2 Fitting GLMMs in R with the BOBYQA implementation from the “nloptwrap” package and the slower nAQP = 1 option. This version is slightly slower than version (1), but still fast enough, and it doesn’t require R users to code in Julia. </w:t>
      </w:r>
    </w:p>
    <w:p w14:paraId="463C4CAF" w14:textId="30442148" w:rsidR="00096F43" w:rsidRDefault="0044263D" w:rsidP="000A4380">
      <w:pPr>
        <w:jc w:val="both"/>
      </w:pPr>
      <w:r>
        <w:t>Overall, variants 1.2 and 2.2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p w14:paraId="40BD8E0A" w14:textId="62C25A58" w:rsidR="00372F84" w:rsidRDefault="00372F84" w:rsidP="00372F84">
      <w:pPr>
        <w:pStyle w:val="Heading1"/>
      </w:pPr>
      <w:r>
        <w:lastRenderedPageBreak/>
        <w:t>Conclusions</w:t>
      </w:r>
    </w:p>
    <w:p w14:paraId="5510DC07" w14:textId="51A4FCD4" w:rsidR="00372F84" w:rsidRPr="00372F84" w:rsidRDefault="00372F84" w:rsidP="00753EAC">
      <w:pPr>
        <w:jc w:val="both"/>
      </w:pPr>
      <w:r>
        <w:t xml:space="preserve">In this manuscript, we provide practical recommendations for data simulation, data analysis and power analyses for psychophysical data, including implementations in R, Julia or both. </w:t>
      </w:r>
      <w:r w:rsidR="00753EAC">
        <w:t>Based on flexibly simulated datasets</w:t>
      </w:r>
      <w:r>
        <w:t xml:space="preserve">, we expand on previous recommendations by Moscatelli et al. </w:t>
      </w:r>
      <w:r>
        <w:fldChar w:fldCharType="begin" w:fldLock="1"/>
      </w:r>
      <w:r w:rsidR="00446CA3">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fldChar w:fldCharType="separate"/>
      </w:r>
      <w:r w:rsidRPr="00372F84">
        <w:rPr>
          <w:noProof/>
        </w:rPr>
        <w:t>(Moscatelli et al., 2012)</w:t>
      </w:r>
      <w:r>
        <w:fldChar w:fldCharType="end"/>
      </w:r>
      <w:r>
        <w:t xml:space="preserve"> for the analysis of psychophysical data using Generalized Linear Mixed Modelling. We also</w:t>
      </w:r>
      <w:r w:rsidR="00753EAC">
        <w:t xml:space="preserve"> discuss </w:t>
      </w:r>
      <w:r>
        <w:t xml:space="preserve">common </w:t>
      </w:r>
      <w:r w:rsidR="00753EAC">
        <w:t xml:space="preserve">Two-Level approaches that first fit psychometric functions and then perform statistical tests over the resulting PSEs and JNDs and show how the use of Linear Mixed Models over ANOVAs can enhance statistical validity and power. We then take a close look at the Generalized Linear Mixed Modelling-based approach and provide concrete recommendations on model specifications. Finally, we move on to  the topic of power analyses based on the two approaches we have identified as best methods (one Two-Level approach and one GLMM approach). We first provide sample code that the reader can adapt easily to their own needs, and then compare different technical parameters to be considered when running these power analyses, which </w:t>
      </w:r>
      <w:r w:rsidR="00B27ECB">
        <w:t>motivates certain choices we made in our sample power analysis code.</w:t>
      </w:r>
    </w:p>
    <w:p w14:paraId="7B28AEAF" w14:textId="77777777" w:rsidR="00372F84" w:rsidRDefault="00372F84" w:rsidP="000A4380">
      <w:pPr>
        <w:jc w:val="both"/>
        <w:rPr>
          <w:b/>
          <w:bCs/>
        </w:rPr>
      </w:pPr>
    </w:p>
    <w:p w14:paraId="5A7129A3" w14:textId="2269BCE7" w:rsidR="00096F43" w:rsidRDefault="001624FE" w:rsidP="000A4380">
      <w:pPr>
        <w:jc w:val="both"/>
        <w:rPr>
          <w:b/>
          <w:bCs/>
        </w:rPr>
      </w:pPr>
      <w:r>
        <w:rPr>
          <w:b/>
          <w:bCs/>
        </w:rPr>
        <w:t>Complementary</w:t>
      </w:r>
      <w:r w:rsidR="00096F43">
        <w:rPr>
          <w:b/>
          <w:bCs/>
        </w:rPr>
        <w:t xml:space="preserve"> Figures</w:t>
      </w:r>
    </w:p>
    <w:p w14:paraId="4D80A76F" w14:textId="5BA42C08" w:rsidR="006D47EE" w:rsidRDefault="006D47EE" w:rsidP="000A4380">
      <w:pPr>
        <w:jc w:val="both"/>
        <w:rPr>
          <w:b/>
          <w:bCs/>
        </w:rPr>
      </w:pPr>
    </w:p>
    <w:p w14:paraId="2A76990C" w14:textId="77777777" w:rsidR="006D47EE" w:rsidRDefault="006D47EE" w:rsidP="006D47EE">
      <w:pPr>
        <w:keepNext/>
        <w:jc w:val="both"/>
      </w:pPr>
      <w:r>
        <w:rPr>
          <w:b/>
          <w:bCs/>
          <w:noProof/>
        </w:rPr>
        <w:lastRenderedPageBreak/>
        <w:drawing>
          <wp:inline distT="0" distB="0" distL="0" distR="0" wp14:anchorId="01FC7DAD" wp14:editId="26478B85">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43A1F86" w14:textId="19EE0E62" w:rsidR="006D47EE" w:rsidRDefault="006D47EE" w:rsidP="006D47EE">
      <w:pPr>
        <w:pStyle w:val="Caption"/>
        <w:jc w:val="both"/>
        <w:rPr>
          <w:b/>
          <w:bCs/>
        </w:rPr>
      </w:pPr>
      <w:bookmarkStart w:id="14" w:name="_Ref49984494"/>
      <w:r>
        <w:t xml:space="preserve">Complementary Figure </w:t>
      </w:r>
      <w:r>
        <w:fldChar w:fldCharType="begin"/>
      </w:r>
      <w:r>
        <w:instrText xml:space="preserve"> SEQ Complementary_Figure \* ARABIC </w:instrText>
      </w:r>
      <w:r>
        <w:fldChar w:fldCharType="separate"/>
      </w:r>
      <w:r>
        <w:rPr>
          <w:noProof/>
        </w:rPr>
        <w:t>1</w:t>
      </w:r>
      <w:r>
        <w:fldChar w:fldCharType="end"/>
      </w:r>
      <w:bookmarkEnd w:id="14"/>
    </w:p>
    <w:p w14:paraId="7A08A4CD" w14:textId="77777777" w:rsidR="006D47EE" w:rsidRDefault="006D47EE" w:rsidP="000A4380">
      <w:pPr>
        <w:jc w:val="both"/>
        <w:rPr>
          <w:b/>
          <w:bCs/>
        </w:rPr>
      </w:pPr>
    </w:p>
    <w:p w14:paraId="74F92C99" w14:textId="77777777" w:rsidR="006D47EE" w:rsidRDefault="006D47EE" w:rsidP="000A4380">
      <w:pPr>
        <w:jc w:val="both"/>
        <w:rPr>
          <w:b/>
          <w:bCs/>
        </w:rPr>
      </w:pPr>
    </w:p>
    <w:p w14:paraId="27ABBE54" w14:textId="77777777" w:rsidR="001624FE" w:rsidRDefault="001624FE" w:rsidP="001624FE">
      <w:pPr>
        <w:keepNext/>
        <w:jc w:val="both"/>
      </w:pPr>
      <w:r>
        <w:rPr>
          <w:b/>
          <w:bCs/>
          <w:noProof/>
        </w:rPr>
        <w:lastRenderedPageBreak/>
        <w:drawing>
          <wp:inline distT="0" distB="0" distL="0" distR="0" wp14:anchorId="5AFDB983" wp14:editId="4C49EFBB">
            <wp:extent cx="5934075" cy="35623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76D3B6" w14:textId="6695CE14" w:rsidR="00096F43" w:rsidRPr="001624FE" w:rsidRDefault="001624FE" w:rsidP="001624F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2</w:t>
      </w:r>
      <w:r w:rsidR="001D7CF8">
        <w:rPr>
          <w:noProof/>
        </w:rPr>
        <w:fldChar w:fldCharType="end"/>
      </w:r>
      <w:r>
        <w:t>: Power for a significant impact of ConditionOfInterest on the PSE coefficient (A.) and the JND coefficient (B.) for a simulated difference of 10% for the PSE coefficient and 25% for the JND coefficient.</w:t>
      </w:r>
    </w:p>
    <w:p w14:paraId="45AFF913" w14:textId="77777777" w:rsidR="00E220BE" w:rsidRDefault="001624FE" w:rsidP="00E220BE">
      <w:pPr>
        <w:keepNext/>
        <w:jc w:val="both"/>
      </w:pPr>
      <w:r>
        <w:rPr>
          <w:b/>
          <w:bCs/>
          <w:noProof/>
          <w:lang w:val="es-ES"/>
        </w:rPr>
        <w:drawing>
          <wp:inline distT="0" distB="0" distL="0" distR="0" wp14:anchorId="22847E6C" wp14:editId="0207C9B8">
            <wp:extent cx="5934075" cy="35623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E8C5D11" w14:textId="4BA7880C" w:rsidR="00096F43"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3</w:t>
      </w:r>
      <w:r w:rsidR="001D7CF8">
        <w:rPr>
          <w:noProof/>
        </w:rPr>
        <w:fldChar w:fldCharType="end"/>
      </w:r>
    </w:p>
    <w:p w14:paraId="3C77B42F" w14:textId="430D6A0A" w:rsidR="001624FE" w:rsidRPr="00372F84" w:rsidRDefault="001624FE">
      <w:pPr>
        <w:rPr>
          <w:b/>
          <w:bCs/>
        </w:rPr>
      </w:pPr>
      <w:r w:rsidRPr="00372F84">
        <w:rPr>
          <w:b/>
          <w:bCs/>
        </w:rPr>
        <w:br w:type="page"/>
      </w:r>
    </w:p>
    <w:p w14:paraId="6DFFA225" w14:textId="77777777" w:rsidR="00E220BE" w:rsidRDefault="001624FE" w:rsidP="00E220BE">
      <w:pPr>
        <w:keepNext/>
        <w:jc w:val="both"/>
      </w:pPr>
      <w:r>
        <w:rPr>
          <w:b/>
          <w:bCs/>
          <w:noProof/>
          <w:lang w:val="es-ES"/>
        </w:rPr>
        <w:lastRenderedPageBreak/>
        <w:drawing>
          <wp:inline distT="0" distB="0" distL="0" distR="0" wp14:anchorId="5CE370EE" wp14:editId="279639E4">
            <wp:extent cx="5934075" cy="35623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02FC638D" w14:textId="457A57FB" w:rsidR="00E220BE" w:rsidRDefault="00E220BE" w:rsidP="00E220BE">
      <w:pPr>
        <w:pStyle w:val="Caption"/>
        <w:jc w:val="both"/>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4</w:t>
      </w:r>
      <w:r w:rsidR="001D7CF8">
        <w:rPr>
          <w:noProof/>
        </w:rPr>
        <w:fldChar w:fldCharType="end"/>
      </w:r>
    </w:p>
    <w:p w14:paraId="6684DAE9" w14:textId="77777777" w:rsidR="00E220BE" w:rsidRDefault="001624FE" w:rsidP="00E220BE">
      <w:pPr>
        <w:keepNext/>
        <w:jc w:val="both"/>
      </w:pPr>
      <w:r>
        <w:rPr>
          <w:b/>
          <w:bCs/>
          <w:noProof/>
          <w:lang w:val="es-ES"/>
        </w:rPr>
        <w:drawing>
          <wp:inline distT="0" distB="0" distL="0" distR="0" wp14:anchorId="260939B3" wp14:editId="114EE111">
            <wp:extent cx="5934075" cy="3562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11CEF8A9" w14:textId="4673FE7D" w:rsidR="00E220BE" w:rsidRDefault="00E220BE" w:rsidP="00E220BE">
      <w:pPr>
        <w:pStyle w:val="Caption"/>
        <w:jc w:val="both"/>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5</w:t>
      </w:r>
      <w:r w:rsidR="001D7CF8">
        <w:rPr>
          <w:noProof/>
        </w:rPr>
        <w:fldChar w:fldCharType="end"/>
      </w:r>
    </w:p>
    <w:p w14:paraId="3D565813" w14:textId="77777777" w:rsidR="00E220BE" w:rsidRDefault="001624FE" w:rsidP="00E220BE">
      <w:pPr>
        <w:keepNext/>
        <w:jc w:val="both"/>
      </w:pPr>
      <w:r>
        <w:rPr>
          <w:b/>
          <w:bCs/>
          <w:noProof/>
          <w:lang w:val="es-ES"/>
        </w:rPr>
        <w:lastRenderedPageBreak/>
        <w:drawing>
          <wp:inline distT="0" distB="0" distL="0" distR="0" wp14:anchorId="0A44A569" wp14:editId="016F1FEA">
            <wp:extent cx="5934075" cy="35623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0E16AC" w14:textId="73FC3A72" w:rsidR="001624FE"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6</w:t>
      </w:r>
      <w:r w:rsidR="001D7CF8">
        <w:rPr>
          <w:noProof/>
        </w:rPr>
        <w:fldChar w:fldCharType="end"/>
      </w:r>
    </w:p>
    <w:p w14:paraId="27E06FEC" w14:textId="77777777" w:rsidR="00E220BE" w:rsidRDefault="001624FE" w:rsidP="00E220BE">
      <w:pPr>
        <w:keepNext/>
        <w:jc w:val="both"/>
      </w:pPr>
      <w:r>
        <w:rPr>
          <w:b/>
          <w:bCs/>
          <w:noProof/>
          <w:lang w:val="es-ES"/>
        </w:rPr>
        <w:drawing>
          <wp:inline distT="0" distB="0" distL="0" distR="0" wp14:anchorId="2AD78BCA" wp14:editId="21A24C3E">
            <wp:extent cx="5934075" cy="35623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6029B3A6" w14:textId="65379AEA" w:rsidR="001624FE"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7</w:t>
      </w:r>
      <w:r w:rsidR="001D7CF8">
        <w:rPr>
          <w:noProof/>
        </w:rPr>
        <w:fldChar w:fldCharType="end"/>
      </w:r>
    </w:p>
    <w:p w14:paraId="3BC17669" w14:textId="2E1052F5" w:rsidR="0047200C" w:rsidRPr="00372F84" w:rsidRDefault="0047200C">
      <w:pPr>
        <w:rPr>
          <w:b/>
          <w:bCs/>
        </w:rPr>
      </w:pPr>
      <w:r w:rsidRPr="00372F84">
        <w:rPr>
          <w:b/>
          <w:bCs/>
        </w:rPr>
        <w:br w:type="page"/>
      </w:r>
    </w:p>
    <w:p w14:paraId="39C0B9CE" w14:textId="77777777" w:rsidR="00E220BE" w:rsidRDefault="0047200C" w:rsidP="00E220BE">
      <w:pPr>
        <w:keepNext/>
        <w:jc w:val="both"/>
      </w:pPr>
      <w:r>
        <w:rPr>
          <w:b/>
          <w:bCs/>
          <w:noProof/>
          <w:lang w:val="es-ES"/>
        </w:rPr>
        <w:lastRenderedPageBreak/>
        <w:drawing>
          <wp:inline distT="0" distB="0" distL="0" distR="0" wp14:anchorId="1BC85796" wp14:editId="4920AF8B">
            <wp:extent cx="5934075" cy="35623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1A4F2C5" w14:textId="45083AC5" w:rsidR="00E220BE" w:rsidRDefault="00E220BE" w:rsidP="00E220BE">
      <w:pPr>
        <w:pStyle w:val="Caption"/>
        <w:jc w:val="both"/>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8</w:t>
      </w:r>
      <w:r w:rsidR="001D7CF8">
        <w:rPr>
          <w:noProof/>
        </w:rPr>
        <w:fldChar w:fldCharType="end"/>
      </w:r>
    </w:p>
    <w:p w14:paraId="25A53B8D" w14:textId="77777777" w:rsidR="00E220BE" w:rsidRDefault="0047200C" w:rsidP="00E220BE">
      <w:pPr>
        <w:keepNext/>
        <w:jc w:val="both"/>
      </w:pPr>
      <w:r>
        <w:rPr>
          <w:b/>
          <w:bCs/>
          <w:noProof/>
          <w:lang w:val="es-ES"/>
        </w:rPr>
        <w:drawing>
          <wp:inline distT="0" distB="0" distL="0" distR="0" wp14:anchorId="78909228" wp14:editId="5CEAA4A5">
            <wp:extent cx="5934075" cy="35623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434B415E" w14:textId="7380F371" w:rsidR="00096F43"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9</w:t>
      </w:r>
      <w:r w:rsidR="001D7CF8">
        <w:rPr>
          <w:noProof/>
        </w:rPr>
        <w:fldChar w:fldCharType="end"/>
      </w:r>
    </w:p>
    <w:p w14:paraId="2BE55AC5" w14:textId="18D80904" w:rsidR="0047200C" w:rsidRPr="00372F84" w:rsidRDefault="0047200C" w:rsidP="000A4380">
      <w:pPr>
        <w:jc w:val="both"/>
        <w:rPr>
          <w:b/>
          <w:bCs/>
        </w:rPr>
      </w:pPr>
    </w:p>
    <w:p w14:paraId="32DEA2F0" w14:textId="221DABC7" w:rsidR="0047200C" w:rsidRPr="00372F84" w:rsidRDefault="0047200C" w:rsidP="000A4380">
      <w:pPr>
        <w:jc w:val="both"/>
        <w:rPr>
          <w:b/>
          <w:bCs/>
        </w:rPr>
      </w:pPr>
    </w:p>
    <w:p w14:paraId="6753BBEB" w14:textId="125D2348" w:rsidR="0047200C" w:rsidRPr="00372F84" w:rsidRDefault="0047200C" w:rsidP="000A4380">
      <w:pPr>
        <w:jc w:val="both"/>
        <w:rPr>
          <w:b/>
          <w:bCs/>
        </w:rPr>
      </w:pPr>
    </w:p>
    <w:p w14:paraId="272E7EEA" w14:textId="77777777" w:rsidR="00E220BE" w:rsidRDefault="0047200C" w:rsidP="00E220BE">
      <w:pPr>
        <w:keepNext/>
        <w:jc w:val="both"/>
      </w:pPr>
      <w:r>
        <w:rPr>
          <w:b/>
          <w:bCs/>
          <w:noProof/>
          <w:lang w:val="es-ES"/>
        </w:rPr>
        <w:drawing>
          <wp:inline distT="0" distB="0" distL="0" distR="0" wp14:anchorId="5F431F36" wp14:editId="2C8625A3">
            <wp:extent cx="5934075" cy="35623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1A1F2CC4" w14:textId="237CB086" w:rsidR="0047200C"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10</w:t>
      </w:r>
      <w:r w:rsidR="001D7CF8">
        <w:rPr>
          <w:noProof/>
        </w:rPr>
        <w:fldChar w:fldCharType="end"/>
      </w:r>
    </w:p>
    <w:p w14:paraId="6FFC7CAE" w14:textId="77777777" w:rsidR="00E220BE" w:rsidRDefault="0047200C" w:rsidP="00E220BE">
      <w:pPr>
        <w:keepNext/>
        <w:jc w:val="both"/>
      </w:pPr>
      <w:r>
        <w:rPr>
          <w:b/>
          <w:bCs/>
          <w:noProof/>
          <w:lang w:val="es-ES"/>
        </w:rPr>
        <w:lastRenderedPageBreak/>
        <w:drawing>
          <wp:inline distT="0" distB="0" distL="0" distR="0" wp14:anchorId="133A12BA" wp14:editId="393473FC">
            <wp:extent cx="5934075" cy="35623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6854A25D" w14:textId="01E98050" w:rsidR="0047200C"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11</w:t>
      </w:r>
      <w:r w:rsidR="001D7CF8">
        <w:rPr>
          <w:noProof/>
        </w:rPr>
        <w:fldChar w:fldCharType="end"/>
      </w:r>
    </w:p>
    <w:p w14:paraId="21F5B380" w14:textId="77777777" w:rsidR="00E220BE" w:rsidRDefault="0047200C" w:rsidP="00E220BE">
      <w:pPr>
        <w:keepNext/>
        <w:jc w:val="both"/>
      </w:pPr>
      <w:r>
        <w:rPr>
          <w:b/>
          <w:bCs/>
          <w:noProof/>
          <w:lang w:val="es-ES"/>
        </w:rPr>
        <w:drawing>
          <wp:inline distT="0" distB="0" distL="0" distR="0" wp14:anchorId="4E106161" wp14:editId="3EC26C46">
            <wp:extent cx="5934075" cy="35623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0F147A58" w14:textId="202A62E9" w:rsidR="0047200C"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12</w:t>
      </w:r>
      <w:r w:rsidR="001D7CF8">
        <w:rPr>
          <w:noProof/>
        </w:rPr>
        <w:fldChar w:fldCharType="end"/>
      </w:r>
    </w:p>
    <w:p w14:paraId="49FA2705" w14:textId="77777777" w:rsidR="00E220BE" w:rsidRDefault="0047200C" w:rsidP="00E220BE">
      <w:pPr>
        <w:keepNext/>
        <w:jc w:val="both"/>
      </w:pPr>
      <w:r>
        <w:rPr>
          <w:b/>
          <w:bCs/>
          <w:noProof/>
          <w:lang w:val="es-ES"/>
        </w:rPr>
        <w:lastRenderedPageBreak/>
        <w:drawing>
          <wp:inline distT="0" distB="0" distL="0" distR="0" wp14:anchorId="4EBD6745" wp14:editId="5376AB05">
            <wp:extent cx="5934075" cy="35623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756C69D" w14:textId="560EE2E5" w:rsidR="0047200C"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13</w:t>
      </w:r>
      <w:r w:rsidR="001D7CF8">
        <w:rPr>
          <w:noProof/>
        </w:rPr>
        <w:fldChar w:fldCharType="end"/>
      </w:r>
    </w:p>
    <w:p w14:paraId="46F3D6FE" w14:textId="2C911E35" w:rsidR="00096F43" w:rsidRPr="00372F84" w:rsidRDefault="00096F43" w:rsidP="000A4380">
      <w:pPr>
        <w:jc w:val="both"/>
        <w:rPr>
          <w:b/>
          <w:bCs/>
        </w:rPr>
      </w:pPr>
    </w:p>
    <w:p w14:paraId="5640931F" w14:textId="0658EB20" w:rsidR="0047200C" w:rsidRPr="00372F84" w:rsidRDefault="0047200C" w:rsidP="000A4380">
      <w:pPr>
        <w:jc w:val="both"/>
        <w:rPr>
          <w:b/>
          <w:bCs/>
        </w:rPr>
      </w:pPr>
    </w:p>
    <w:p w14:paraId="1C40DC74" w14:textId="7F561FF5" w:rsidR="0047200C" w:rsidRPr="00372F84" w:rsidRDefault="0047200C" w:rsidP="000A4380">
      <w:pPr>
        <w:jc w:val="both"/>
        <w:rPr>
          <w:b/>
          <w:bCs/>
        </w:rPr>
      </w:pPr>
    </w:p>
    <w:p w14:paraId="36C68314" w14:textId="77777777" w:rsidR="00E220BE" w:rsidRDefault="0047200C" w:rsidP="00E220BE">
      <w:pPr>
        <w:keepNext/>
        <w:jc w:val="both"/>
      </w:pPr>
      <w:r>
        <w:rPr>
          <w:b/>
          <w:bCs/>
          <w:noProof/>
          <w:lang w:val="es-ES"/>
        </w:rPr>
        <w:lastRenderedPageBreak/>
        <w:drawing>
          <wp:inline distT="0" distB="0" distL="0" distR="0" wp14:anchorId="2DA3A5AA" wp14:editId="4EA79E4A">
            <wp:extent cx="5934075" cy="35623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9F58F3" w14:textId="0980A36A" w:rsidR="00E220BE" w:rsidRDefault="00E220BE" w:rsidP="00E220BE">
      <w:pPr>
        <w:pStyle w:val="Caption"/>
        <w:jc w:val="both"/>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14</w:t>
      </w:r>
      <w:r w:rsidR="001D7CF8">
        <w:rPr>
          <w:noProof/>
        </w:rPr>
        <w:fldChar w:fldCharType="end"/>
      </w:r>
    </w:p>
    <w:p w14:paraId="4D057409" w14:textId="77777777" w:rsidR="00E220BE" w:rsidRDefault="0047200C" w:rsidP="00E220BE">
      <w:pPr>
        <w:keepNext/>
        <w:jc w:val="both"/>
      </w:pPr>
      <w:r>
        <w:rPr>
          <w:b/>
          <w:bCs/>
          <w:noProof/>
          <w:lang w:val="es-ES"/>
        </w:rPr>
        <w:drawing>
          <wp:inline distT="0" distB="0" distL="0" distR="0" wp14:anchorId="63C0F5A8" wp14:editId="5BA9171E">
            <wp:extent cx="5934075" cy="35623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61507B2" w14:textId="4C5A5881" w:rsidR="0047200C"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15</w:t>
      </w:r>
      <w:r w:rsidR="001D7CF8">
        <w:rPr>
          <w:noProof/>
        </w:rPr>
        <w:fldChar w:fldCharType="end"/>
      </w:r>
    </w:p>
    <w:p w14:paraId="655A51F3" w14:textId="77777777" w:rsidR="00E220BE" w:rsidRDefault="0047200C" w:rsidP="00E220BE">
      <w:pPr>
        <w:keepNext/>
        <w:jc w:val="both"/>
      </w:pPr>
      <w:r>
        <w:rPr>
          <w:b/>
          <w:bCs/>
          <w:noProof/>
          <w:lang w:val="es-ES"/>
        </w:rPr>
        <w:lastRenderedPageBreak/>
        <w:drawing>
          <wp:inline distT="0" distB="0" distL="0" distR="0" wp14:anchorId="1296CCB3" wp14:editId="66030990">
            <wp:extent cx="5934075" cy="35623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4DA547E5" w14:textId="6472F977" w:rsidR="0047200C"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16</w:t>
      </w:r>
      <w:r w:rsidR="001D7CF8">
        <w:rPr>
          <w:noProof/>
        </w:rPr>
        <w:fldChar w:fldCharType="end"/>
      </w:r>
    </w:p>
    <w:p w14:paraId="0917B8EF" w14:textId="77777777" w:rsidR="00E220BE" w:rsidRDefault="0047200C" w:rsidP="00E220BE">
      <w:pPr>
        <w:keepNext/>
        <w:jc w:val="both"/>
      </w:pPr>
      <w:r>
        <w:rPr>
          <w:b/>
          <w:bCs/>
          <w:noProof/>
          <w:lang w:val="es-ES"/>
        </w:rPr>
        <w:drawing>
          <wp:inline distT="0" distB="0" distL="0" distR="0" wp14:anchorId="06AC76EB" wp14:editId="48AF18A0">
            <wp:extent cx="5934075" cy="35623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2499FB0" w14:textId="3FF4BD8E" w:rsidR="0047200C"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17</w:t>
      </w:r>
      <w:r w:rsidR="001D7CF8">
        <w:rPr>
          <w:noProof/>
        </w:rPr>
        <w:fldChar w:fldCharType="end"/>
      </w:r>
    </w:p>
    <w:p w14:paraId="503243F4" w14:textId="77777777" w:rsidR="00E220BE" w:rsidRDefault="0047200C" w:rsidP="00E220BE">
      <w:pPr>
        <w:keepNext/>
        <w:jc w:val="both"/>
      </w:pPr>
      <w:r>
        <w:rPr>
          <w:b/>
          <w:bCs/>
          <w:noProof/>
          <w:lang w:val="es-ES"/>
        </w:rPr>
        <w:lastRenderedPageBreak/>
        <w:drawing>
          <wp:inline distT="0" distB="0" distL="0" distR="0" wp14:anchorId="40B7E6C7" wp14:editId="517F1F45">
            <wp:extent cx="5934075" cy="356235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365CD9E" w14:textId="04D24FBC" w:rsidR="00E220BE" w:rsidRDefault="00E220BE" w:rsidP="00E220BE">
      <w:pPr>
        <w:pStyle w:val="Caption"/>
        <w:jc w:val="both"/>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18</w:t>
      </w:r>
      <w:r w:rsidR="001D7CF8">
        <w:rPr>
          <w:noProof/>
        </w:rPr>
        <w:fldChar w:fldCharType="end"/>
      </w:r>
    </w:p>
    <w:p w14:paraId="7D230E18" w14:textId="77777777" w:rsidR="00E220BE" w:rsidRDefault="0047200C" w:rsidP="00E220BE">
      <w:pPr>
        <w:keepNext/>
        <w:jc w:val="both"/>
      </w:pPr>
      <w:r>
        <w:rPr>
          <w:b/>
          <w:bCs/>
          <w:noProof/>
          <w:lang w:val="es-ES"/>
        </w:rPr>
        <w:drawing>
          <wp:inline distT="0" distB="0" distL="0" distR="0" wp14:anchorId="3354F298" wp14:editId="21945344">
            <wp:extent cx="5934075" cy="35623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6CC1741" w14:textId="581747D8" w:rsidR="0047200C"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19</w:t>
      </w:r>
      <w:r w:rsidR="001D7CF8">
        <w:rPr>
          <w:noProof/>
        </w:rPr>
        <w:fldChar w:fldCharType="end"/>
      </w:r>
    </w:p>
    <w:p w14:paraId="1EEE7805" w14:textId="77777777" w:rsidR="00E220BE" w:rsidRDefault="0047200C" w:rsidP="00E220BE">
      <w:pPr>
        <w:keepNext/>
        <w:jc w:val="both"/>
      </w:pPr>
      <w:r>
        <w:rPr>
          <w:b/>
          <w:bCs/>
          <w:noProof/>
          <w:lang w:val="es-ES"/>
        </w:rPr>
        <w:lastRenderedPageBreak/>
        <w:drawing>
          <wp:inline distT="0" distB="0" distL="0" distR="0" wp14:anchorId="7292BDA0" wp14:editId="741FFC47">
            <wp:extent cx="5934075" cy="17811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5BB72CD4" w14:textId="63C6EA43" w:rsidR="0047200C"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20</w:t>
      </w:r>
      <w:r w:rsidR="001D7CF8">
        <w:rPr>
          <w:noProof/>
        </w:rPr>
        <w:fldChar w:fldCharType="end"/>
      </w:r>
    </w:p>
    <w:p w14:paraId="560CAB32" w14:textId="77777777" w:rsidR="00E220BE" w:rsidRDefault="0047200C" w:rsidP="00E220BE">
      <w:pPr>
        <w:keepNext/>
        <w:jc w:val="both"/>
      </w:pPr>
      <w:r>
        <w:rPr>
          <w:b/>
          <w:bCs/>
          <w:noProof/>
          <w:lang w:val="es-ES"/>
        </w:rPr>
        <w:drawing>
          <wp:inline distT="0" distB="0" distL="0" distR="0" wp14:anchorId="5CB8E3AB" wp14:editId="259559BC">
            <wp:extent cx="5934075" cy="17811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42844AAE" w14:textId="3094D16E" w:rsidR="0047200C" w:rsidRPr="00372F84" w:rsidRDefault="00E220BE" w:rsidP="00E220BE">
      <w:pPr>
        <w:pStyle w:val="Caption"/>
        <w:jc w:val="both"/>
        <w:rPr>
          <w:b/>
          <w:bC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21</w:t>
      </w:r>
      <w:r w:rsidR="001D7CF8">
        <w:rPr>
          <w:noProof/>
        </w:rPr>
        <w:fldChar w:fldCharType="end"/>
      </w:r>
    </w:p>
    <w:p w14:paraId="6E08ADD3" w14:textId="77777777" w:rsidR="00E220BE" w:rsidRDefault="0047200C" w:rsidP="00E220BE">
      <w:pPr>
        <w:keepNext/>
        <w:jc w:val="both"/>
      </w:pPr>
      <w:r>
        <w:rPr>
          <w:b/>
          <w:bCs/>
          <w:noProof/>
          <w:lang w:val="es-ES"/>
        </w:rPr>
        <w:drawing>
          <wp:inline distT="0" distB="0" distL="0" distR="0" wp14:anchorId="5548926A" wp14:editId="1B6E140C">
            <wp:extent cx="5934075" cy="17811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361B66FD" w14:textId="5385F26A" w:rsidR="0047200C" w:rsidRDefault="00E220BE" w:rsidP="00E220BE">
      <w:pPr>
        <w:pStyle w:val="Caption"/>
        <w:jc w:val="both"/>
        <w:rPr>
          <w:b/>
          <w:bCs/>
          <w:lang w:val="es-E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22</w:t>
      </w:r>
      <w:r w:rsidR="001D7CF8">
        <w:rPr>
          <w:noProof/>
        </w:rPr>
        <w:fldChar w:fldCharType="end"/>
      </w:r>
    </w:p>
    <w:p w14:paraId="3F652348" w14:textId="77777777" w:rsidR="00E220BE" w:rsidRDefault="0047200C" w:rsidP="00E220BE">
      <w:pPr>
        <w:keepNext/>
        <w:jc w:val="both"/>
      </w:pPr>
      <w:r>
        <w:rPr>
          <w:b/>
          <w:bCs/>
          <w:noProof/>
          <w:lang w:val="es-ES"/>
        </w:rPr>
        <w:lastRenderedPageBreak/>
        <w:drawing>
          <wp:inline distT="0" distB="0" distL="0" distR="0" wp14:anchorId="1B1D2F2D" wp14:editId="567E055B">
            <wp:extent cx="5934075" cy="17811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5DEF31F6" w14:textId="4F809EEA" w:rsidR="0047200C" w:rsidRDefault="00E220BE" w:rsidP="00E220BE">
      <w:pPr>
        <w:pStyle w:val="Caption"/>
        <w:jc w:val="both"/>
        <w:rPr>
          <w:b/>
          <w:bCs/>
          <w:lang w:val="es-E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23</w:t>
      </w:r>
      <w:r w:rsidR="001D7CF8">
        <w:rPr>
          <w:noProof/>
        </w:rPr>
        <w:fldChar w:fldCharType="end"/>
      </w:r>
    </w:p>
    <w:p w14:paraId="3F2ED2EB" w14:textId="77777777" w:rsidR="00E220BE" w:rsidRDefault="0047200C" w:rsidP="00E220BE">
      <w:pPr>
        <w:keepNext/>
        <w:jc w:val="both"/>
      </w:pPr>
      <w:r>
        <w:rPr>
          <w:b/>
          <w:bCs/>
          <w:noProof/>
          <w:lang w:val="es-ES"/>
        </w:rPr>
        <w:drawing>
          <wp:inline distT="0" distB="0" distL="0" distR="0" wp14:anchorId="5F356BC0" wp14:editId="2E9CED62">
            <wp:extent cx="5934075" cy="17811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1900BC56" w14:textId="6CAC273F" w:rsidR="0047200C" w:rsidRDefault="00E220BE" w:rsidP="00E220BE">
      <w:pPr>
        <w:pStyle w:val="Caption"/>
        <w:jc w:val="both"/>
        <w:rPr>
          <w:b/>
          <w:bCs/>
          <w:lang w:val="es-E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24</w:t>
      </w:r>
      <w:r w:rsidR="001D7CF8">
        <w:rPr>
          <w:noProof/>
        </w:rPr>
        <w:fldChar w:fldCharType="end"/>
      </w:r>
    </w:p>
    <w:p w14:paraId="6CA2AA45" w14:textId="77777777" w:rsidR="00E220BE" w:rsidRDefault="0047200C" w:rsidP="00E220BE">
      <w:pPr>
        <w:keepNext/>
        <w:jc w:val="both"/>
      </w:pPr>
      <w:r>
        <w:rPr>
          <w:b/>
          <w:bCs/>
          <w:noProof/>
          <w:lang w:val="es-ES"/>
        </w:rPr>
        <w:drawing>
          <wp:inline distT="0" distB="0" distL="0" distR="0" wp14:anchorId="4AEC5715" wp14:editId="06296F90">
            <wp:extent cx="5934075" cy="17811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10414CBA" w14:textId="35F88641" w:rsidR="0047200C" w:rsidRDefault="00E220BE" w:rsidP="00E220BE">
      <w:pPr>
        <w:pStyle w:val="Caption"/>
        <w:jc w:val="both"/>
        <w:rPr>
          <w:b/>
          <w:bCs/>
          <w:lang w:val="es-ES"/>
        </w:rPr>
      </w:pPr>
      <w:r>
        <w:t xml:space="preserve">Complementary Figure </w:t>
      </w:r>
      <w:r w:rsidR="001D7CF8">
        <w:fldChar w:fldCharType="begin"/>
      </w:r>
      <w:r w:rsidR="001D7CF8">
        <w:instrText xml:space="preserve"> SEQ Complementary_Figure \* ARABIC </w:instrText>
      </w:r>
      <w:r w:rsidR="001D7CF8">
        <w:fldChar w:fldCharType="separate"/>
      </w:r>
      <w:r w:rsidR="006D47EE">
        <w:rPr>
          <w:noProof/>
        </w:rPr>
        <w:t>25</w:t>
      </w:r>
      <w:r w:rsidR="001D7CF8">
        <w:rPr>
          <w:noProof/>
        </w:rPr>
        <w:fldChar w:fldCharType="end"/>
      </w:r>
    </w:p>
    <w:p w14:paraId="2C7F38C7" w14:textId="77777777" w:rsidR="0047200C" w:rsidRPr="00096F43" w:rsidRDefault="0047200C" w:rsidP="000A4380">
      <w:pPr>
        <w:jc w:val="both"/>
        <w:rPr>
          <w:b/>
          <w:bCs/>
          <w:lang w:val="es-ES"/>
        </w:rPr>
      </w:pPr>
    </w:p>
    <w:sectPr w:rsidR="0047200C" w:rsidRPr="00096F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Björn Jörges" w:date="2020-08-07T22:28:00Z" w:initials="BJ">
    <w:p w14:paraId="3912AFE6" w14:textId="1A50B09F" w:rsidR="00372F84" w:rsidRDefault="00372F84">
      <w:pPr>
        <w:pStyle w:val="CommentText"/>
      </w:pPr>
      <w:r>
        <w:rPr>
          <w:rStyle w:val="CommentReference"/>
        </w:rPr>
        <w:annotationRef/>
      </w:r>
      <w:r>
        <w:t>Change for new version of figure</w:t>
      </w:r>
    </w:p>
  </w:comment>
  <w:comment w:id="10" w:author="Björn Jörges" w:date="2020-07-10T04:29:00Z" w:initials="BJ">
    <w:p w14:paraId="562AD8C7" w14:textId="77777777" w:rsidR="00372F84" w:rsidRDefault="00372F84" w:rsidP="0044263D">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12AFE6" w15:done="0"/>
  <w15:commentEx w15:paraId="562AD8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853FF" w16cex:dateUtc="2020-08-08T02:28:00Z"/>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12AFE6" w16cid:durableId="22D853FF"/>
  <w16cid:commentId w16cid:paraId="562AD8C7" w16cid:durableId="22B26D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632199"/>
    <w:multiLevelType w:val="hybridMultilevel"/>
    <w:tmpl w:val="A9301FFC"/>
    <w:lvl w:ilvl="0" w:tplc="3F040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0845"/>
    <w:rsid w:val="0000500A"/>
    <w:rsid w:val="00005EE9"/>
    <w:rsid w:val="00016F09"/>
    <w:rsid w:val="0002478D"/>
    <w:rsid w:val="0004040C"/>
    <w:rsid w:val="00052279"/>
    <w:rsid w:val="000606DA"/>
    <w:rsid w:val="000659EF"/>
    <w:rsid w:val="00067743"/>
    <w:rsid w:val="000900AD"/>
    <w:rsid w:val="00090555"/>
    <w:rsid w:val="0009121F"/>
    <w:rsid w:val="00096F43"/>
    <w:rsid w:val="000A2EE2"/>
    <w:rsid w:val="000A4380"/>
    <w:rsid w:val="000A5048"/>
    <w:rsid w:val="000A704F"/>
    <w:rsid w:val="000B28DC"/>
    <w:rsid w:val="000C0C12"/>
    <w:rsid w:val="000C352E"/>
    <w:rsid w:val="000D624D"/>
    <w:rsid w:val="000E4385"/>
    <w:rsid w:val="000E7E22"/>
    <w:rsid w:val="0010215D"/>
    <w:rsid w:val="0010338B"/>
    <w:rsid w:val="00113C0F"/>
    <w:rsid w:val="00136CB0"/>
    <w:rsid w:val="0014331A"/>
    <w:rsid w:val="00145B35"/>
    <w:rsid w:val="001514D4"/>
    <w:rsid w:val="001624FE"/>
    <w:rsid w:val="001635C7"/>
    <w:rsid w:val="001637F8"/>
    <w:rsid w:val="00183E8D"/>
    <w:rsid w:val="001849FC"/>
    <w:rsid w:val="001C029E"/>
    <w:rsid w:val="001C2D0F"/>
    <w:rsid w:val="001D7CF8"/>
    <w:rsid w:val="001D7E2D"/>
    <w:rsid w:val="00201F2D"/>
    <w:rsid w:val="0021336B"/>
    <w:rsid w:val="002223ED"/>
    <w:rsid w:val="00223032"/>
    <w:rsid w:val="00225BB1"/>
    <w:rsid w:val="00230D1F"/>
    <w:rsid w:val="00237024"/>
    <w:rsid w:val="0024115D"/>
    <w:rsid w:val="00253C61"/>
    <w:rsid w:val="00266C53"/>
    <w:rsid w:val="00271559"/>
    <w:rsid w:val="002776A5"/>
    <w:rsid w:val="00291340"/>
    <w:rsid w:val="0029207F"/>
    <w:rsid w:val="00294964"/>
    <w:rsid w:val="002968A0"/>
    <w:rsid w:val="002B0190"/>
    <w:rsid w:val="002B2472"/>
    <w:rsid w:val="002E120B"/>
    <w:rsid w:val="002E566C"/>
    <w:rsid w:val="002E7F93"/>
    <w:rsid w:val="002F3D29"/>
    <w:rsid w:val="00301A51"/>
    <w:rsid w:val="0034011A"/>
    <w:rsid w:val="00342F2F"/>
    <w:rsid w:val="00352DD8"/>
    <w:rsid w:val="003626C1"/>
    <w:rsid w:val="00372F84"/>
    <w:rsid w:val="00376144"/>
    <w:rsid w:val="003A05EE"/>
    <w:rsid w:val="003A070F"/>
    <w:rsid w:val="003A166D"/>
    <w:rsid w:val="003A4042"/>
    <w:rsid w:val="003B29B6"/>
    <w:rsid w:val="003C5BC8"/>
    <w:rsid w:val="003D64A5"/>
    <w:rsid w:val="003D67F3"/>
    <w:rsid w:val="003D7A80"/>
    <w:rsid w:val="003D7C9B"/>
    <w:rsid w:val="003E1274"/>
    <w:rsid w:val="003E29FA"/>
    <w:rsid w:val="003E4683"/>
    <w:rsid w:val="003E605C"/>
    <w:rsid w:val="003F5A32"/>
    <w:rsid w:val="00402356"/>
    <w:rsid w:val="0041570E"/>
    <w:rsid w:val="00422BB7"/>
    <w:rsid w:val="0042638C"/>
    <w:rsid w:val="0043048B"/>
    <w:rsid w:val="0044263D"/>
    <w:rsid w:val="00446CA3"/>
    <w:rsid w:val="00450231"/>
    <w:rsid w:val="0045241A"/>
    <w:rsid w:val="00462C53"/>
    <w:rsid w:val="0047200C"/>
    <w:rsid w:val="0047367A"/>
    <w:rsid w:val="00480C7D"/>
    <w:rsid w:val="004851AE"/>
    <w:rsid w:val="004919B1"/>
    <w:rsid w:val="00497C0A"/>
    <w:rsid w:val="004A3B0B"/>
    <w:rsid w:val="004B17C0"/>
    <w:rsid w:val="004C6B72"/>
    <w:rsid w:val="004C6E2F"/>
    <w:rsid w:val="004D1E77"/>
    <w:rsid w:val="004D3338"/>
    <w:rsid w:val="004D3494"/>
    <w:rsid w:val="004D5748"/>
    <w:rsid w:val="004E458E"/>
    <w:rsid w:val="004F1565"/>
    <w:rsid w:val="004F7709"/>
    <w:rsid w:val="0050448D"/>
    <w:rsid w:val="0051494A"/>
    <w:rsid w:val="00517177"/>
    <w:rsid w:val="005302A4"/>
    <w:rsid w:val="00532750"/>
    <w:rsid w:val="00533392"/>
    <w:rsid w:val="0054797F"/>
    <w:rsid w:val="00565AE8"/>
    <w:rsid w:val="00576176"/>
    <w:rsid w:val="005770DE"/>
    <w:rsid w:val="005A11FC"/>
    <w:rsid w:val="005A44E1"/>
    <w:rsid w:val="005A6220"/>
    <w:rsid w:val="005C4DF0"/>
    <w:rsid w:val="005D208B"/>
    <w:rsid w:val="00604177"/>
    <w:rsid w:val="00617A57"/>
    <w:rsid w:val="006223F2"/>
    <w:rsid w:val="006406A3"/>
    <w:rsid w:val="006521A0"/>
    <w:rsid w:val="0065579C"/>
    <w:rsid w:val="00661AF3"/>
    <w:rsid w:val="006658FB"/>
    <w:rsid w:val="00667C0E"/>
    <w:rsid w:val="0067329A"/>
    <w:rsid w:val="00681DFB"/>
    <w:rsid w:val="00682FF6"/>
    <w:rsid w:val="00687B85"/>
    <w:rsid w:val="006901FC"/>
    <w:rsid w:val="006928E2"/>
    <w:rsid w:val="00694C06"/>
    <w:rsid w:val="006A2536"/>
    <w:rsid w:val="006A6799"/>
    <w:rsid w:val="006B1BC0"/>
    <w:rsid w:val="006D0A02"/>
    <w:rsid w:val="006D418E"/>
    <w:rsid w:val="006D47EE"/>
    <w:rsid w:val="006D608E"/>
    <w:rsid w:val="006D7A15"/>
    <w:rsid w:val="006E68C8"/>
    <w:rsid w:val="007002AE"/>
    <w:rsid w:val="00702D62"/>
    <w:rsid w:val="00707C5B"/>
    <w:rsid w:val="0071058B"/>
    <w:rsid w:val="00711002"/>
    <w:rsid w:val="007325F9"/>
    <w:rsid w:val="0074482F"/>
    <w:rsid w:val="00753EAC"/>
    <w:rsid w:val="007613B2"/>
    <w:rsid w:val="0077031D"/>
    <w:rsid w:val="00791E7B"/>
    <w:rsid w:val="007978C6"/>
    <w:rsid w:val="007A3D11"/>
    <w:rsid w:val="007B24C5"/>
    <w:rsid w:val="007B7145"/>
    <w:rsid w:val="007C072A"/>
    <w:rsid w:val="007C1441"/>
    <w:rsid w:val="007C2D01"/>
    <w:rsid w:val="007D7C15"/>
    <w:rsid w:val="007F1400"/>
    <w:rsid w:val="00814D41"/>
    <w:rsid w:val="008174A1"/>
    <w:rsid w:val="00823F1E"/>
    <w:rsid w:val="00825577"/>
    <w:rsid w:val="00833412"/>
    <w:rsid w:val="008349C8"/>
    <w:rsid w:val="008459C4"/>
    <w:rsid w:val="00857CBD"/>
    <w:rsid w:val="00864CE1"/>
    <w:rsid w:val="00874473"/>
    <w:rsid w:val="00881616"/>
    <w:rsid w:val="008914CC"/>
    <w:rsid w:val="00891A6A"/>
    <w:rsid w:val="0089639D"/>
    <w:rsid w:val="008973C0"/>
    <w:rsid w:val="008B0DC4"/>
    <w:rsid w:val="008B1082"/>
    <w:rsid w:val="008B1E7A"/>
    <w:rsid w:val="008B2525"/>
    <w:rsid w:val="008C6975"/>
    <w:rsid w:val="008F1103"/>
    <w:rsid w:val="008F3C2B"/>
    <w:rsid w:val="008F3E5B"/>
    <w:rsid w:val="008F4C8E"/>
    <w:rsid w:val="0090649B"/>
    <w:rsid w:val="00911846"/>
    <w:rsid w:val="00916B7C"/>
    <w:rsid w:val="009343BB"/>
    <w:rsid w:val="00935FA0"/>
    <w:rsid w:val="0094129D"/>
    <w:rsid w:val="009421F0"/>
    <w:rsid w:val="00962AC6"/>
    <w:rsid w:val="00963ECB"/>
    <w:rsid w:val="009747AB"/>
    <w:rsid w:val="009874E4"/>
    <w:rsid w:val="0099358C"/>
    <w:rsid w:val="00997282"/>
    <w:rsid w:val="009B6F2B"/>
    <w:rsid w:val="009C0D5A"/>
    <w:rsid w:val="009D1960"/>
    <w:rsid w:val="009D4DA1"/>
    <w:rsid w:val="009D7A91"/>
    <w:rsid w:val="009E0CD5"/>
    <w:rsid w:val="009E3758"/>
    <w:rsid w:val="009E56ED"/>
    <w:rsid w:val="009E77FA"/>
    <w:rsid w:val="00A00E3A"/>
    <w:rsid w:val="00A02993"/>
    <w:rsid w:val="00A03E69"/>
    <w:rsid w:val="00A12C7E"/>
    <w:rsid w:val="00A16063"/>
    <w:rsid w:val="00A220A8"/>
    <w:rsid w:val="00A43EA8"/>
    <w:rsid w:val="00A721D6"/>
    <w:rsid w:val="00A77607"/>
    <w:rsid w:val="00A81503"/>
    <w:rsid w:val="00A84473"/>
    <w:rsid w:val="00A90E30"/>
    <w:rsid w:val="00A95471"/>
    <w:rsid w:val="00AB2828"/>
    <w:rsid w:val="00AB6C49"/>
    <w:rsid w:val="00AC0257"/>
    <w:rsid w:val="00AC3C4E"/>
    <w:rsid w:val="00AC693F"/>
    <w:rsid w:val="00AD037B"/>
    <w:rsid w:val="00AF1850"/>
    <w:rsid w:val="00AF719D"/>
    <w:rsid w:val="00B155D3"/>
    <w:rsid w:val="00B2157B"/>
    <w:rsid w:val="00B22EBD"/>
    <w:rsid w:val="00B24EB1"/>
    <w:rsid w:val="00B27ECB"/>
    <w:rsid w:val="00B323A0"/>
    <w:rsid w:val="00B33FA9"/>
    <w:rsid w:val="00B34EFD"/>
    <w:rsid w:val="00B4197D"/>
    <w:rsid w:val="00B53A92"/>
    <w:rsid w:val="00B555B6"/>
    <w:rsid w:val="00B56364"/>
    <w:rsid w:val="00B65CD5"/>
    <w:rsid w:val="00B74A29"/>
    <w:rsid w:val="00B76B09"/>
    <w:rsid w:val="00B801C6"/>
    <w:rsid w:val="00B869A4"/>
    <w:rsid w:val="00BC3189"/>
    <w:rsid w:val="00BD4A1C"/>
    <w:rsid w:val="00BE27CA"/>
    <w:rsid w:val="00BE4217"/>
    <w:rsid w:val="00BE706D"/>
    <w:rsid w:val="00BF6858"/>
    <w:rsid w:val="00C108D7"/>
    <w:rsid w:val="00C172BD"/>
    <w:rsid w:val="00C20532"/>
    <w:rsid w:val="00C329FD"/>
    <w:rsid w:val="00C472AA"/>
    <w:rsid w:val="00C4774C"/>
    <w:rsid w:val="00C50795"/>
    <w:rsid w:val="00C626CC"/>
    <w:rsid w:val="00C76F61"/>
    <w:rsid w:val="00C8434A"/>
    <w:rsid w:val="00C92C77"/>
    <w:rsid w:val="00C97284"/>
    <w:rsid w:val="00CA2A7C"/>
    <w:rsid w:val="00CC15DA"/>
    <w:rsid w:val="00CC2907"/>
    <w:rsid w:val="00CC6826"/>
    <w:rsid w:val="00CD2FA9"/>
    <w:rsid w:val="00CD433B"/>
    <w:rsid w:val="00CE7A3A"/>
    <w:rsid w:val="00CF5E0D"/>
    <w:rsid w:val="00D039D9"/>
    <w:rsid w:val="00D0792C"/>
    <w:rsid w:val="00D21577"/>
    <w:rsid w:val="00D21A84"/>
    <w:rsid w:val="00D26E0C"/>
    <w:rsid w:val="00D306C3"/>
    <w:rsid w:val="00D40248"/>
    <w:rsid w:val="00D438FA"/>
    <w:rsid w:val="00D47159"/>
    <w:rsid w:val="00D50741"/>
    <w:rsid w:val="00D5509F"/>
    <w:rsid w:val="00D556B1"/>
    <w:rsid w:val="00D55DC4"/>
    <w:rsid w:val="00D70079"/>
    <w:rsid w:val="00D805A7"/>
    <w:rsid w:val="00D936BA"/>
    <w:rsid w:val="00DA0E54"/>
    <w:rsid w:val="00DB0A11"/>
    <w:rsid w:val="00DB14F3"/>
    <w:rsid w:val="00DB27F6"/>
    <w:rsid w:val="00DB2A4D"/>
    <w:rsid w:val="00DB4B8A"/>
    <w:rsid w:val="00DE463F"/>
    <w:rsid w:val="00DF72F0"/>
    <w:rsid w:val="00DF75E1"/>
    <w:rsid w:val="00E02B28"/>
    <w:rsid w:val="00E11438"/>
    <w:rsid w:val="00E13B62"/>
    <w:rsid w:val="00E17EC6"/>
    <w:rsid w:val="00E17F5B"/>
    <w:rsid w:val="00E220BE"/>
    <w:rsid w:val="00E23977"/>
    <w:rsid w:val="00E24A54"/>
    <w:rsid w:val="00E2580B"/>
    <w:rsid w:val="00E3277F"/>
    <w:rsid w:val="00E35CB9"/>
    <w:rsid w:val="00E43C43"/>
    <w:rsid w:val="00E56C4D"/>
    <w:rsid w:val="00E61426"/>
    <w:rsid w:val="00E703DF"/>
    <w:rsid w:val="00E80456"/>
    <w:rsid w:val="00E84867"/>
    <w:rsid w:val="00E86EBC"/>
    <w:rsid w:val="00E95C92"/>
    <w:rsid w:val="00EA0D58"/>
    <w:rsid w:val="00EB1769"/>
    <w:rsid w:val="00EB1BB1"/>
    <w:rsid w:val="00EB6D3D"/>
    <w:rsid w:val="00EC3D94"/>
    <w:rsid w:val="00EC6211"/>
    <w:rsid w:val="00ED47C6"/>
    <w:rsid w:val="00EE53B5"/>
    <w:rsid w:val="00EF7C43"/>
    <w:rsid w:val="00F00041"/>
    <w:rsid w:val="00F06CF1"/>
    <w:rsid w:val="00F30B42"/>
    <w:rsid w:val="00F37CC4"/>
    <w:rsid w:val="00F551A5"/>
    <w:rsid w:val="00F61C9F"/>
    <w:rsid w:val="00F63B99"/>
    <w:rsid w:val="00F70779"/>
    <w:rsid w:val="00F73361"/>
    <w:rsid w:val="00F7573F"/>
    <w:rsid w:val="00F7611E"/>
    <w:rsid w:val="00F80408"/>
    <w:rsid w:val="00F93B1B"/>
    <w:rsid w:val="00F946DB"/>
    <w:rsid w:val="00F9510E"/>
    <w:rsid w:val="00F96F69"/>
    <w:rsid w:val="00FA3C14"/>
    <w:rsid w:val="00FB2805"/>
    <w:rsid w:val="00FB5FEE"/>
    <w:rsid w:val="00FC2122"/>
    <w:rsid w:val="00FC4081"/>
    <w:rsid w:val="00FC4EBB"/>
    <w:rsid w:val="00FC7AF7"/>
    <w:rsid w:val="00FD5BD7"/>
    <w:rsid w:val="00FE0C4D"/>
    <w:rsid w:val="00FF5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microsoft.com/office/2011/relationships/people" Target="people.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image" Target="media/image4.jpeg"/><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image" Target="media/image3.jpeg"/><Relationship Id="rId14" Type="http://schemas.microsoft.com/office/2018/08/relationships/commentsExtensible" Target="commentsExtensible.xml"/><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theme" Target="theme/theme1.xml"/><Relationship Id="rId8" Type="http://schemas.openxmlformats.org/officeDocument/2006/relationships/hyperlink" Target="https://github.com/b-jorges/Power-Analyses-Psychophysics/tree/master/Get%20parameters%20from%20existing%20data"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1</TotalTime>
  <Pages>48</Pages>
  <Words>28019</Words>
  <Characters>159710</Characters>
  <Application>Microsoft Office Word</Application>
  <DocSecurity>0</DocSecurity>
  <Lines>1330</Lines>
  <Paragraphs>3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7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47</cp:revision>
  <dcterms:created xsi:type="dcterms:W3CDTF">2020-07-13T06:39:00Z</dcterms:created>
  <dcterms:modified xsi:type="dcterms:W3CDTF">2020-09-03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